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proofErr w:type="spellStart"/>
      <w:ins w:id="121" w:author="Microsoft Office User" w:date="2017-07-12T17:43:00Z">
        <w:r w:rsidR="00E7085A">
          <w:t>acylglycerols</w:t>
        </w:r>
      </w:ins>
      <w:proofErr w:type="spellEnd"/>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w:t>
      </w:r>
      <w:proofErr w:type="spellStart"/>
      <w:r>
        <w:t>TRIzol</w:t>
      </w:r>
      <w:proofErr w:type="spellEnd"/>
      <w:r w:rsidR="00833B9D">
        <w:t xml:space="preserve"> </w:t>
      </w:r>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proofErr w:type="spellStart"/>
      <w:r w:rsidR="00D6022E" w:rsidRPr="00240C1C">
        <w:rPr>
          <w:rFonts w:cs="Times New Roman"/>
          <w:i/>
        </w:rPr>
        <w:t>Actb</w:t>
      </w:r>
      <w:commentRangeEnd w:id="215"/>
      <w:proofErr w:type="spellEnd"/>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 xml:space="preserve">mic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11 </w:t>
        </w:r>
        <w:proofErr w:type="gramStart"/>
        <w:r>
          <w:t>weeks</w:t>
        </w:r>
        <w:proofErr w:type="gramEnd"/>
        <w:r>
          <w:t xml:space="preserve">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proofErr w:type="spellStart"/>
      <w:ins w:id="237" w:author="Microsoft Office User" w:date="2017-02-02T16:29:00Z">
        <w:r w:rsidR="00485915">
          <w:t>i.p</w:t>
        </w:r>
        <w:proofErr w:type="spellEnd"/>
        <w:r w:rsidR="00485915">
          <w:t xml:space="preserve">.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t>
        </w:r>
        <w:proofErr w:type="gramStart"/>
        <w:r w:rsidR="00173BF2">
          <w:t>weeks</w:t>
        </w:r>
        <w:proofErr w:type="gramEnd"/>
        <w:r w:rsidR="00173BF2">
          <w:t xml:space="preserve">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 xml:space="preserve">as was </w:t>
        </w:r>
        <w:commentRangeStart w:id="292"/>
        <w:r w:rsidR="00900242">
          <w:t>expected</w:t>
        </w:r>
      </w:ins>
      <w:commentRangeEnd w:id="292"/>
      <w:ins w:id="293" w:author="Microsoft Office User" w:date="2017-07-18T12:56:00Z">
        <w:r w:rsidR="00A43963">
          <w:rPr>
            <w:rStyle w:val="CommentReference"/>
          </w:rPr>
          <w:commentReference w:id="292"/>
        </w:r>
      </w:ins>
      <w:ins w:id="294" w:author="Microsoft Office User" w:date="2017-07-17T14:54:00Z">
        <w:r w:rsidR="00900242">
          <w:t>.</w:t>
        </w:r>
      </w:ins>
      <w:ins w:id="295"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6"/>
      <w:r w:rsidR="0024487D">
        <w:t>Cushing’s</w:t>
      </w:r>
      <w:commentRangeEnd w:id="296"/>
      <w:r w:rsidR="007724A7">
        <w:rPr>
          <w:rStyle w:val="CommentReference"/>
        </w:rPr>
        <w:commentReference w:id="296"/>
      </w:r>
      <w:r w:rsidR="0024487D">
        <w:t xml:space="preserve"> or </w:t>
      </w:r>
      <w:commentRangeStart w:id="297"/>
      <w:r w:rsidR="0024487D">
        <w:t>obesity</w:t>
      </w:r>
      <w:commentRangeEnd w:id="297"/>
      <w:r w:rsidR="007724A7">
        <w:rPr>
          <w:rStyle w:val="CommentReference"/>
        </w:rPr>
        <w:commentReference w:id="297"/>
      </w:r>
      <w:r w:rsidR="0024487D">
        <w:t xml:space="preserve"> alone</w:t>
      </w:r>
      <w:ins w:id="298" w:author="Microsoft Office User" w:date="2017-05-17T13:24:00Z">
        <w:r w:rsidR="006C0BFE">
          <w:t xml:space="preserve"> (Figure 1B)</w:t>
        </w:r>
      </w:ins>
      <w:r w:rsidR="0024487D">
        <w:t>.</w:t>
      </w:r>
      <w:r w:rsidR="00594709">
        <w:t xml:space="preserve"> </w:t>
      </w:r>
      <w:del w:id="29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00" w:author="Microsoft Office User" w:date="2017-02-13T11:37:00Z">
        <w:r w:rsidR="007E0200" w:rsidDel="0007658D">
          <w:delText>t</w:delText>
        </w:r>
      </w:del>
      <w:del w:id="30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0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3" w:author="Microsoft Office User" w:date="2017-07-12T15:24:00Z">
        <w:r w:rsidR="00DF0102">
          <w:t>ity</w:t>
        </w:r>
      </w:ins>
      <w:r w:rsidR="00CF5A89">
        <w:t xml:space="preserve"> (</w:t>
      </w:r>
      <w:commentRangeStart w:id="304"/>
      <w:r w:rsidR="00183312">
        <w:t>cite</w:t>
      </w:r>
      <w:commentRangeEnd w:id="304"/>
      <w:r w:rsidR="00C94253">
        <w:rPr>
          <w:rStyle w:val="CommentReference"/>
        </w:rPr>
        <w:commentReference w:id="304"/>
      </w:r>
      <w:r w:rsidR="00CF5A89">
        <w:t>). HFD-fed, dexamethasone-</w:t>
      </w:r>
      <w:r w:rsidR="007E0200">
        <w:t>treated mice were signific</w:t>
      </w:r>
      <w:r w:rsidR="00E26151">
        <w:t>antly more resistant to insulin-</w:t>
      </w:r>
      <w:r w:rsidR="007E0200">
        <w:t>stimulated glucose uptake when compared to all other groups</w:t>
      </w:r>
      <w:ins w:id="305" w:author="Microsoft Office User" w:date="2017-05-17T13:25:00Z">
        <w:r w:rsidR="0064019A">
          <w:t xml:space="preserve"> (Figure 1D)</w:t>
        </w:r>
      </w:ins>
      <w:ins w:id="306" w:author="Microsoft Office User" w:date="2017-07-17T15:03:00Z">
        <w:r w:rsidR="007724A7">
          <w:t>; t</w:t>
        </w:r>
      </w:ins>
      <w:r w:rsidR="007E0200">
        <w:t>hough, it is important to note that the NCD-fed, dexamethasone</w:t>
      </w:r>
      <w:ins w:id="307" w:author="Microsoft Office User" w:date="2017-07-17T15:03:00Z">
        <w:r w:rsidR="007724A7">
          <w:t>-</w:t>
        </w:r>
      </w:ins>
      <w:r w:rsidR="007E0200">
        <w:t xml:space="preserve">treated animals still experienced some insulin resistance at this high dose.  Additionally, </w:t>
      </w:r>
      <w:r w:rsidR="000E42FD">
        <w:t>HFD</w:t>
      </w:r>
      <w:ins w:id="308" w:author="Microsoft Office User" w:date="2017-07-17T15:04:00Z">
        <w:r w:rsidR="007724A7">
          <w:t xml:space="preserve"> </w:t>
        </w:r>
      </w:ins>
      <w:r w:rsidR="000E42FD">
        <w:t>dexamethasone</w:t>
      </w:r>
      <w:ins w:id="309"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10" w:author="Microsoft Office User" w:date="2017-07-17T15:39:00Z">
        <w:r w:rsidR="00D32519">
          <w:t xml:space="preserve">; Figure </w:t>
        </w:r>
        <w:r w:rsidR="00A11703">
          <w:t>1E</w:t>
        </w:r>
      </w:ins>
      <w:r w:rsidR="000E42FD">
        <w:t>).</w:t>
      </w:r>
      <w:ins w:id="311"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12" w:author="Microsoft Office User" w:date="2017-07-17T15:13:00Z">
        <w:r w:rsidR="00EF4EEC">
          <w:t>11</w:t>
        </w:r>
      </w:ins>
      <w:r w:rsidR="00191472">
        <w:t xml:space="preserve"> weeks of HFD) treated with dexamethasone for </w:t>
      </w:r>
      <w:ins w:id="313"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14" w:author="Microsoft Office User" w:date="2017-07-17T15:36:00Z">
        <w:r w:rsidR="009C06B4">
          <w:t>)</w:t>
        </w:r>
      </w:ins>
      <w:r w:rsidR="0003545C">
        <w:t xml:space="preserve">. </w:t>
      </w:r>
      <w:r w:rsidR="0096431C">
        <w:t xml:space="preserve">As expected, blood glucose </w:t>
      </w:r>
      <w:ins w:id="315"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6"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7" w:author="Microsoft Office User" w:date="2017-07-17T15:12:00Z">
        <w:r w:rsidR="00D1071D">
          <w:t>xx</w:t>
        </w:r>
      </w:ins>
      <w:commentRangeStart w:id="318"/>
      <w:commentRangeStart w:id="319"/>
      <w:r w:rsidR="00DA2A9C">
        <w:t xml:space="preserve"> </w:t>
      </w:r>
      <w:commentRangeEnd w:id="318"/>
      <w:r w:rsidR="004E0CEB">
        <w:rPr>
          <w:rStyle w:val="CommentReference"/>
        </w:rPr>
        <w:commentReference w:id="318"/>
      </w:r>
      <w:commentRangeEnd w:id="319"/>
      <w:r w:rsidR="00A7582B">
        <w:rPr>
          <w:rStyle w:val="CommentReference"/>
        </w:rPr>
        <w:commentReference w:id="31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20" w:author="Microsoft Office User" w:date="2017-05-17T14:15:00Z">
        <w:r w:rsidR="00B55F6F">
          <w:t>E</w:t>
        </w:r>
      </w:ins>
      <w:r w:rsidR="003F1693">
        <w:t xml:space="preserve">). </w:t>
      </w:r>
      <w:r w:rsidR="00CD6CE7">
        <w:t>Basal</w:t>
      </w:r>
      <w:r w:rsidR="00101A0C">
        <w:t xml:space="preserve"> </w:t>
      </w:r>
      <w:ins w:id="321" w:author="Microsoft Office User" w:date="2017-07-17T15:16:00Z">
        <w:r w:rsidR="00C543E4">
          <w:t>endogenous</w:t>
        </w:r>
      </w:ins>
      <w:r w:rsidR="00903291">
        <w:t xml:space="preserve"> glucose production</w:t>
      </w:r>
      <w:r w:rsidR="00101A0C">
        <w:t xml:space="preserve"> (</w:t>
      </w:r>
      <w:ins w:id="322" w:author="Microsoft Office User" w:date="2017-07-17T15:16:00Z">
        <w:r w:rsidR="00C543E4">
          <w:t>E</w:t>
        </w:r>
      </w:ins>
      <w:r w:rsidR="00101A0C">
        <w:t>GP)</w:t>
      </w:r>
      <w:r w:rsidR="00903291">
        <w:t xml:space="preserve"> was</w:t>
      </w:r>
      <w:r w:rsidR="00101A0C">
        <w:t xml:space="preserve"> </w:t>
      </w:r>
      <w:ins w:id="323"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4"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25" w:author="Microsoft Office User" w:date="2017-07-17T15:11:00Z">
        <w:r w:rsidR="00D1071D">
          <w:t>E</w:t>
        </w:r>
      </w:ins>
      <w:r w:rsidR="00A61850">
        <w:t xml:space="preserve">GP </w:t>
      </w:r>
      <w:r w:rsidR="00B34443">
        <w:t xml:space="preserve">being </w:t>
      </w:r>
      <w:commentRangeStart w:id="326"/>
      <w:r w:rsidR="00E25306">
        <w:t>5</w:t>
      </w:r>
      <w:r w:rsidR="00B34443">
        <w:t xml:space="preserve">-fold </w:t>
      </w:r>
      <w:commentRangeEnd w:id="326"/>
      <w:r w:rsidR="00146EBC">
        <w:rPr>
          <w:rStyle w:val="CommentReference"/>
        </w:rPr>
        <w:commentReference w:id="32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7" w:author="Microsoft Office User" w:date="2017-05-17T14:15:00Z">
        <w:r w:rsidR="003A2FE4">
          <w:t xml:space="preserve"> (Figure 1</w:t>
        </w:r>
      </w:ins>
      <w:ins w:id="328" w:author="Microsoft Office User" w:date="2017-05-17T14:33:00Z">
        <w:r w:rsidR="00624A74">
          <w:t>F)</w:t>
        </w:r>
      </w:ins>
      <w:r w:rsidR="00903291">
        <w:t>.</w:t>
      </w:r>
      <w:r w:rsidR="00191472">
        <w:t xml:space="preserve"> </w:t>
      </w:r>
      <w:r w:rsidR="004E0CEB">
        <w:t>Notably, while overall glucose turnover was unchanged</w:t>
      </w:r>
      <w:ins w:id="329" w:author="Microsoft Office User" w:date="2017-05-17T14:21:00Z">
        <w:r w:rsidR="009B1258">
          <w:t xml:space="preserve"> in the presence of insulin</w:t>
        </w:r>
      </w:ins>
      <w:ins w:id="330" w:author="Microsoft Office User" w:date="2017-05-17T14:16:00Z">
        <w:r w:rsidR="00624A74">
          <w:t xml:space="preserve"> (</w:t>
        </w:r>
      </w:ins>
      <w:ins w:id="331" w:author="Microsoft Office User" w:date="2017-07-17T16:47:00Z">
        <w:r w:rsidR="00305AF5">
          <w:t xml:space="preserve">p=0.141; </w:t>
        </w:r>
      </w:ins>
      <w:ins w:id="332"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3"/>
      <w:r w:rsidR="00976FAB">
        <w:t>Figure</w:t>
      </w:r>
      <w:commentRangeEnd w:id="333"/>
      <w:r w:rsidR="000B0A44">
        <w:rPr>
          <w:rStyle w:val="CommentReference"/>
        </w:rPr>
        <w:commentReference w:id="333"/>
      </w:r>
      <w:r w:rsidR="00976FAB">
        <w:t xml:space="preserve"> 1</w:t>
      </w:r>
      <w:ins w:id="334" w:author="Microsoft Office User" w:date="2017-05-17T14:17:00Z">
        <w:r w:rsidR="00624A74">
          <w:t>H</w:t>
        </w:r>
      </w:ins>
      <w:r w:rsidR="00976FAB">
        <w:t>).</w:t>
      </w:r>
      <w:r w:rsidR="00191472">
        <w:t xml:space="preserve"> These data suggest that increased </w:t>
      </w:r>
      <w:ins w:id="335" w:author="Microsoft Office User" w:date="2017-07-17T15:16:00Z">
        <w:r w:rsidR="00C543E4">
          <w:t>E</w:t>
        </w:r>
      </w:ins>
      <w:r w:rsidR="00EF6140">
        <w:t>GP</w:t>
      </w:r>
      <w:r w:rsidR="00191472">
        <w:t xml:space="preserve"> </w:t>
      </w:r>
      <w:r w:rsidR="0003545C">
        <w:t xml:space="preserve">and </w:t>
      </w:r>
      <w:r w:rsidR="00191472">
        <w:t xml:space="preserve">reduced suppression of </w:t>
      </w:r>
      <w:ins w:id="336"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7"/>
      <w:r w:rsidR="005A6A0D">
        <w:t>NAFLD</w:t>
      </w:r>
      <w:commentRangeEnd w:id="337"/>
      <w:r w:rsidR="005A6A0D">
        <w:rPr>
          <w:rStyle w:val="CommentReference"/>
        </w:rPr>
        <w:commentReference w:id="337"/>
      </w:r>
      <w:r w:rsidR="005A6A0D">
        <w:t>.</w:t>
      </w:r>
      <w:r w:rsidR="00326112">
        <w:t xml:space="preserve"> We observed </w:t>
      </w:r>
      <w:r w:rsidR="005C652C">
        <w:t>slight increases in plasma ALT</w:t>
      </w:r>
      <w:r w:rsidR="002C7B71">
        <w:t xml:space="preserve">, </w:t>
      </w:r>
      <w:ins w:id="338"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9" w:author="Microsoft Office User" w:date="2017-07-17T16:14:00Z">
        <w:r w:rsidR="005A6A0D">
          <w:t xml:space="preserve">were </w:t>
        </w:r>
      </w:ins>
      <w:proofErr w:type="spellStart"/>
      <w:ins w:id="340" w:author="Microsoft Office User" w:date="2017-07-17T15:47:00Z">
        <w:r w:rsidR="00FB508F">
          <w:t>synergystically</w:t>
        </w:r>
      </w:ins>
      <w:proofErr w:type="spellEnd"/>
      <w:r w:rsidR="00853FDE">
        <w:t xml:space="preserve"> </w:t>
      </w:r>
      <w:commentRangeStart w:id="341"/>
      <w:r w:rsidR="00853FDE">
        <w:t>elevated</w:t>
      </w:r>
      <w:commentRangeEnd w:id="341"/>
      <w:r w:rsidR="00372F30">
        <w:rPr>
          <w:rStyle w:val="CommentReference"/>
        </w:rPr>
        <w:commentReference w:id="341"/>
      </w:r>
      <w:r w:rsidR="00853FDE">
        <w:t xml:space="preserve"> in obese Cushing’s patients</w:t>
      </w:r>
      <w:ins w:id="342" w:author="Microsoft Office User" w:date="2017-01-28T14:04:00Z">
        <w:r w:rsidR="00C94253">
          <w:t xml:space="preserve"> (Figure 2</w:t>
        </w:r>
      </w:ins>
      <w:ins w:id="343" w:author="Microsoft Office User" w:date="2017-05-17T14:38:00Z">
        <w:r w:rsidR="00624A74">
          <w:t>A</w:t>
        </w:r>
      </w:ins>
      <w:ins w:id="344"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5"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6" w:author="Microsoft Office User" w:date="2017-07-17T16:15:00Z">
        <w:r w:rsidR="00DB430E">
          <w:t xml:space="preserve"> outcome</w:t>
        </w:r>
      </w:ins>
      <w:r w:rsidR="00B96BDB">
        <w:t xml:space="preserve"> in our mouse model. HFD-fed, Dexamethasone treated mice had </w:t>
      </w:r>
      <w:ins w:id="347"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48" w:author="Microsoft Office User" w:date="2017-07-17T16:16:00Z">
        <w:r w:rsidR="002874F0">
          <w:t xml:space="preserve">and there was a </w:t>
        </w:r>
      </w:ins>
      <w:ins w:id="349" w:author="Microsoft Office User" w:date="2017-07-17T16:17:00Z">
        <w:r w:rsidR="002874F0">
          <w:t xml:space="preserve">significant interaction of drug and diet </w:t>
        </w:r>
      </w:ins>
      <w:r w:rsidR="00CA4094">
        <w:t>(</w:t>
      </w:r>
      <w:ins w:id="350" w:author="Microsoft Office User" w:date="2017-07-17T16:17:00Z">
        <w:r w:rsidR="002874F0">
          <w:t xml:space="preserve">p=0.0000677; </w:t>
        </w:r>
      </w:ins>
      <w:r w:rsidR="00CA4094">
        <w:t>Figure</w:t>
      </w:r>
      <w:ins w:id="351" w:author="Microsoft Office User" w:date="2017-01-28T14:04:00Z">
        <w:r w:rsidR="00C94253">
          <w:t xml:space="preserve"> 2</w:t>
        </w:r>
      </w:ins>
      <w:ins w:id="352"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3" w:author="Microsoft Office User" w:date="2017-07-17T16:18:00Z">
        <w:r w:rsidR="002874F0">
          <w:t>exac</w:t>
        </w:r>
      </w:ins>
      <w:ins w:id="354" w:author="Microsoft Office User" w:date="2017-07-17T16:19:00Z">
        <w:r w:rsidR="002874F0">
          <w:t>erbated</w:t>
        </w:r>
      </w:ins>
      <w:ins w:id="355" w:author="Microsoft Office User" w:date="2017-07-17T16:18:00Z">
        <w:r w:rsidR="002874F0">
          <w:t xml:space="preserve"> </w:t>
        </w:r>
      </w:ins>
      <w:r w:rsidR="00B97DA4">
        <w:t>lipid levels in this group</w:t>
      </w:r>
      <w:ins w:id="356" w:author="Microsoft Office User" w:date="2017-07-17T16:18:00Z">
        <w:r w:rsidR="002874F0">
          <w:t xml:space="preserve"> when compared to HFD</w:t>
        </w:r>
      </w:ins>
      <w:ins w:id="357" w:author="Microsoft Office User" w:date="2017-07-17T16:19:00Z">
        <w:r w:rsidR="002874F0">
          <w:t>-fed</w:t>
        </w:r>
      </w:ins>
      <w:ins w:id="358" w:author="Microsoft Office User" w:date="2017-07-17T16:18:00Z">
        <w:r w:rsidR="002874F0">
          <w:t xml:space="preserve"> controls</w:t>
        </w:r>
      </w:ins>
      <w:r w:rsidR="00B97DA4">
        <w:t xml:space="preserve"> (Figure</w:t>
      </w:r>
      <w:ins w:id="359" w:author="Microsoft Office User" w:date="2017-01-28T14:04:00Z">
        <w:r w:rsidR="00C94253">
          <w:t xml:space="preserve"> 2</w:t>
        </w:r>
      </w:ins>
      <w:ins w:id="360" w:author="Microsoft Office User" w:date="2017-05-17T14:39:00Z">
        <w:r w:rsidR="00624A74">
          <w:t>C</w:t>
        </w:r>
      </w:ins>
      <w:r w:rsidR="00B97DA4">
        <w:t>).</w:t>
      </w:r>
      <w:r w:rsidR="00B63F75">
        <w:t xml:space="preserve"> </w:t>
      </w:r>
      <w:r w:rsidR="00260B55">
        <w:t xml:space="preserve">Collagen/trichrome </w:t>
      </w:r>
      <w:commentRangeStart w:id="361"/>
      <w:r w:rsidR="00260B55">
        <w:t>data</w:t>
      </w:r>
      <w:commentRangeEnd w:id="361"/>
      <w:r w:rsidR="00372F30">
        <w:rPr>
          <w:rStyle w:val="CommentReference"/>
        </w:rPr>
        <w:commentReference w:id="361"/>
      </w:r>
      <w:r w:rsidR="00260B55">
        <w:t>…</w:t>
      </w:r>
    </w:p>
    <w:p w14:paraId="58443D3E" w14:textId="77777777" w:rsidR="00B63F75" w:rsidRDefault="00B63F75"/>
    <w:p w14:paraId="785ABFAE" w14:textId="3F98B738" w:rsidR="00137675" w:rsidRPr="001D5F06" w:rsidRDefault="000C20C5">
      <w:ins w:id="36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3"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364" w:author="Microsoft Office User" w:date="2017-07-17T16:42:00Z">
        <w:r w:rsidR="00C62EE3">
          <w:t>,</w:t>
        </w:r>
      </w:ins>
      <w:r w:rsidR="00B63F75">
        <w:t xml:space="preserve"> w</w:t>
      </w:r>
      <w:ins w:id="365" w:author="Microsoft Office User" w:date="2017-07-17T16:20:00Z">
        <w:r>
          <w:t>ere</w:t>
        </w:r>
      </w:ins>
      <w:r w:rsidR="00B63F75">
        <w:t xml:space="preserve"> assessed via qPCR (Figure</w:t>
      </w:r>
      <w:ins w:id="366" w:author="Microsoft Office User" w:date="2017-01-28T14:04:00Z">
        <w:r w:rsidR="00C94253">
          <w:t xml:space="preserve"> 2</w:t>
        </w:r>
      </w:ins>
      <w:ins w:id="367" w:author="Microsoft Office User" w:date="2017-05-17T14:43:00Z">
        <w:r w:rsidR="00E356AD">
          <w:t>D</w:t>
        </w:r>
      </w:ins>
      <w:r w:rsidR="00B63F75">
        <w:t xml:space="preserve">).  </w:t>
      </w:r>
      <w:ins w:id="368"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369" w:author="Microsoft Office User" w:date="2017-07-17T16:43:00Z">
        <w:r w:rsidR="00C62EE3">
          <w:t xml:space="preserve"> somewhat</w:t>
        </w:r>
      </w:ins>
      <w:r w:rsidR="00793D2F">
        <w:t xml:space="preserve"> elevated in response to HFD alone, </w:t>
      </w:r>
      <w:ins w:id="370" w:author="Microsoft Office User" w:date="2017-07-17T16:38:00Z">
        <w:r w:rsidR="0086228C">
          <w:t>the</w:t>
        </w:r>
        <w:r w:rsidR="00687875">
          <w:t xml:space="preserve">re was no difference between the </w:t>
        </w:r>
      </w:ins>
      <w:r w:rsidR="000E42FD">
        <w:t>dexamethasone</w:t>
      </w:r>
      <w:r w:rsidR="00C438E1">
        <w:t xml:space="preserve">-treated </w:t>
      </w:r>
      <w:ins w:id="371" w:author="Microsoft Office User" w:date="2017-07-17T16:41:00Z">
        <w:r w:rsidR="00687875">
          <w:t>groups</w:t>
        </w:r>
      </w:ins>
      <w:ins w:id="37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3" w:author="Microsoft Office User" w:date="2017-07-17T16:50:00Z">
        <w:r>
          <w:t xml:space="preserve">We </w:t>
        </w:r>
        <w:commentRangeStart w:id="374"/>
        <w:r>
          <w:t xml:space="preserve">evaluated body mass </w:t>
        </w:r>
      </w:ins>
      <w:commentRangeEnd w:id="374"/>
      <w:ins w:id="375" w:author="Microsoft Office User" w:date="2017-07-17T17:01:00Z">
        <w:r w:rsidR="00255829">
          <w:rPr>
            <w:rStyle w:val="CommentReference"/>
          </w:rPr>
          <w:commentReference w:id="374"/>
        </w:r>
      </w:ins>
      <w:ins w:id="376" w:author="Microsoft Office User" w:date="2017-07-17T16:50:00Z">
        <w:r>
          <w:t>in these mice</w:t>
        </w:r>
      </w:ins>
      <w:ins w:id="377" w:author="Microsoft Office User" w:date="2017-07-17T16:56:00Z">
        <w:r>
          <w:t xml:space="preserve"> via </w:t>
        </w:r>
        <w:proofErr w:type="spellStart"/>
        <w:r>
          <w:t>EchoMRI</w:t>
        </w:r>
        <w:proofErr w:type="spellEnd"/>
        <w:r>
          <w:t>.</w:t>
        </w:r>
      </w:ins>
      <w:ins w:id="378" w:author="Microsoft Office User" w:date="2017-07-17T16:50:00Z">
        <w:r>
          <w:t xml:space="preserve"> Contrary to expectations</w:t>
        </w:r>
      </w:ins>
      <w:ins w:id="379" w:author="Microsoft Office User" w:date="2017-07-17T16:57:00Z">
        <w:r>
          <w:t>,</w:t>
        </w:r>
      </w:ins>
      <w:ins w:id="380" w:author="Microsoft Office User" w:date="2017-07-17T16:50:00Z">
        <w:r>
          <w:t xml:space="preserve"> we observed </w:t>
        </w:r>
      </w:ins>
      <w:ins w:id="381" w:author="Microsoft Office User" w:date="2017-07-17T16:51:00Z">
        <w:r>
          <w:t>re</w:t>
        </w:r>
      </w:ins>
      <w:ins w:id="382" w:author="Microsoft Office User" w:date="2017-07-17T16:52:00Z">
        <w:r>
          <w:t>ductions in fat mass in the HFD-fed dexamethasone treated group</w:t>
        </w:r>
      </w:ins>
      <w:ins w:id="383" w:author="Microsoft Office User" w:date="2017-07-17T16:57:00Z">
        <w:r>
          <w:t xml:space="preserve"> (</w:t>
        </w:r>
        <w:commentRangeStart w:id="384"/>
        <w:r>
          <w:t>Figure</w:t>
        </w:r>
      </w:ins>
      <w:commentRangeEnd w:id="384"/>
      <w:ins w:id="385" w:author="Microsoft Office User" w:date="2017-07-17T16:59:00Z">
        <w:r w:rsidR="00E2033A">
          <w:rPr>
            <w:rStyle w:val="CommentReference"/>
          </w:rPr>
          <w:commentReference w:id="384"/>
        </w:r>
      </w:ins>
      <w:ins w:id="386" w:author="Microsoft Office User" w:date="2017-07-17T16:57:00Z">
        <w:r>
          <w:t xml:space="preserve"> 3</w:t>
        </w:r>
        <w:proofErr w:type="gramStart"/>
        <w:r>
          <w:t>A,B</w:t>
        </w:r>
        <w:proofErr w:type="gramEnd"/>
        <w:r>
          <w:t>)</w:t>
        </w:r>
      </w:ins>
      <w:ins w:id="387" w:author="Microsoft Office User" w:date="2017-07-17T16:52:00Z">
        <w:r>
          <w:t>. It is important to note that this loss was not depot specific</w:t>
        </w:r>
      </w:ins>
      <w:ins w:id="388" w:author="Microsoft Office User" w:date="2017-07-17T16:57:00Z">
        <w:r w:rsidR="00E2033A">
          <w:t xml:space="preserve"> (</w:t>
        </w:r>
        <w:commentRangeStart w:id="389"/>
        <w:r w:rsidR="00E2033A">
          <w:t>F</w:t>
        </w:r>
        <w:r>
          <w:t>igure</w:t>
        </w:r>
      </w:ins>
      <w:commentRangeEnd w:id="389"/>
      <w:ins w:id="390" w:author="Microsoft Office User" w:date="2017-07-17T16:59:00Z">
        <w:r w:rsidR="00E2033A">
          <w:rPr>
            <w:rStyle w:val="CommentReference"/>
          </w:rPr>
          <w:commentReference w:id="389"/>
        </w:r>
      </w:ins>
      <w:ins w:id="391" w:author="Microsoft Office User" w:date="2017-07-17T16:57:00Z">
        <w:r>
          <w:t xml:space="preserve"> 3C).</w:t>
        </w:r>
      </w:ins>
      <w:ins w:id="392" w:author="Microsoft Office User" w:date="2017-07-17T16:52:00Z">
        <w:r>
          <w:t xml:space="preserve"> There was no change in fat mass in response to dexamethasone treatment in the chow-fed group (Figure 3</w:t>
        </w:r>
      </w:ins>
      <w:ins w:id="393" w:author="Microsoft Office User" w:date="2017-07-17T16:58:00Z">
        <w:r>
          <w:t>B</w:t>
        </w:r>
      </w:ins>
      <w:ins w:id="394" w:author="Microsoft Office User" w:date="2017-07-17T16:52:00Z">
        <w:r>
          <w:t>).</w:t>
        </w:r>
      </w:ins>
      <w:ins w:id="395" w:author="Microsoft Office User" w:date="2017-07-17T16:50:00Z">
        <w:r>
          <w:t xml:space="preserve"> </w:t>
        </w:r>
      </w:ins>
      <w:r w:rsidR="00567887">
        <w:t xml:space="preserve">There were no significant differences in food </w:t>
      </w:r>
      <w:commentRangeStart w:id="396"/>
      <w:r w:rsidR="00567887">
        <w:t>consumption</w:t>
      </w:r>
      <w:commentRangeEnd w:id="396"/>
      <w:r w:rsidR="00567887">
        <w:rPr>
          <w:rStyle w:val="CommentReference"/>
        </w:rPr>
        <w:commentReference w:id="396"/>
      </w:r>
      <w:ins w:id="397" w:author="Microsoft Office User" w:date="2017-05-17T15:12:00Z">
        <w:r>
          <w:t xml:space="preserve"> (</w:t>
        </w:r>
        <w:commentRangeStart w:id="398"/>
        <w:r>
          <w:t>Figure</w:t>
        </w:r>
      </w:ins>
      <w:commentRangeEnd w:id="398"/>
      <w:ins w:id="399" w:author="Microsoft Office User" w:date="2017-07-17T16:59:00Z">
        <w:r w:rsidR="00E2033A">
          <w:rPr>
            <w:rStyle w:val="CommentReference"/>
          </w:rPr>
          <w:commentReference w:id="398"/>
        </w:r>
      </w:ins>
      <w:ins w:id="400" w:author="Microsoft Office User" w:date="2017-05-17T15:12:00Z">
        <w:r>
          <w:t xml:space="preserve"> 3D</w:t>
        </w:r>
        <w:r w:rsidR="000E75DF">
          <w:t>)</w:t>
        </w:r>
      </w:ins>
      <w:r w:rsidR="00567887">
        <w:t>.</w:t>
      </w:r>
      <w:ins w:id="401" w:author="Microsoft Office User" w:date="2017-07-17T17:03:00Z">
        <w:r w:rsidR="001C22CC">
          <w:t xml:space="preserve"> As expected, the HFD-fed mice had larger adipocytes compared to chow-fed mice, but there was no effect of </w:t>
        </w:r>
        <w:commentRangeStart w:id="402"/>
        <w:r w:rsidR="001C22CC">
          <w:t>dexamethasone</w:t>
        </w:r>
      </w:ins>
      <w:commentRangeEnd w:id="402"/>
      <w:ins w:id="403" w:author="Microsoft Office User" w:date="2017-07-17T17:05:00Z">
        <w:r w:rsidR="001C22CC">
          <w:rPr>
            <w:rStyle w:val="CommentReference"/>
          </w:rPr>
          <w:commentReference w:id="402"/>
        </w:r>
      </w:ins>
      <w:ins w:id="40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5"/>
      <w:r>
        <w:t>Fat cell size</w:t>
      </w:r>
      <w:r w:rsidR="00D422D1">
        <w:t>/inflammation</w:t>
      </w:r>
      <w:r>
        <w:t>…</w:t>
      </w:r>
      <w:commentRangeEnd w:id="405"/>
      <w:r w:rsidR="00FE4D5F">
        <w:rPr>
          <w:rStyle w:val="CommentReference"/>
        </w:rPr>
        <w:commentReference w:id="40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06"/>
      <w:r w:rsidRPr="00481EB2">
        <w:rPr>
          <w:color w:val="2E74B5" w:themeColor="accent1" w:themeShade="BF"/>
          <w:sz w:val="32"/>
          <w:szCs w:val="32"/>
        </w:rPr>
        <w:t>Increased</w:t>
      </w:r>
      <w:commentRangeEnd w:id="406"/>
      <w:r w:rsidR="00A979ED">
        <w:rPr>
          <w:rStyle w:val="CommentReference"/>
        </w:rPr>
        <w:commentReference w:id="406"/>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7"/>
      <w:r>
        <w:rPr>
          <w:color w:val="000000" w:themeColor="text1"/>
        </w:rPr>
        <w:t>NAFLD</w:t>
      </w:r>
      <w:commentRangeEnd w:id="407"/>
      <w:r w:rsidR="00DD4CD8">
        <w:rPr>
          <w:rStyle w:val="CommentReference"/>
        </w:rPr>
        <w:commentReference w:id="407"/>
      </w:r>
      <w:r w:rsidR="003E7C21">
        <w:rPr>
          <w:color w:val="000000" w:themeColor="text1"/>
        </w:rPr>
        <w:t>, and has been shown to increase with glucocorticoid treatment</w:t>
      </w:r>
      <w:ins w:id="408" w:author="Microsoft Office User" w:date="2017-07-18T11:43:00Z">
        <w:r w:rsidR="00271BB3">
          <w:rPr>
            <w:color w:val="000000" w:themeColor="text1"/>
          </w:rPr>
          <w:t>, though the underlying mechanisms are unclear</w:t>
        </w:r>
      </w:ins>
      <w:r>
        <w:rPr>
          <w:color w:val="000000" w:themeColor="text1"/>
        </w:rPr>
        <w:t>.</w:t>
      </w:r>
      <w:ins w:id="40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10" w:author="Microsoft Office User" w:date="2017-01-28T14:05:00Z">
        <w:r w:rsidR="00C94253">
          <w:rPr>
            <w:color w:val="000000" w:themeColor="text1"/>
          </w:rPr>
          <w:t>figure 4</w:t>
        </w:r>
      </w:ins>
      <w:ins w:id="411" w:author="Microsoft Office User" w:date="2017-05-17T15:36:00Z">
        <w:r w:rsidR="00B06214">
          <w:rPr>
            <w:color w:val="000000" w:themeColor="text1"/>
          </w:rPr>
          <w:t>A-</w:t>
        </w:r>
      </w:ins>
      <w:ins w:id="41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13" w:author="Microsoft Office User" w:date="2017-07-18T11:18:00Z">
        <w:r w:rsidR="00A14D1A">
          <w:rPr>
            <w:color w:val="000000" w:themeColor="text1"/>
          </w:rPr>
          <w:t xml:space="preserve"> (</w:t>
        </w:r>
        <w:commentRangeStart w:id="414"/>
        <w:r w:rsidR="00A14D1A">
          <w:rPr>
            <w:color w:val="000000" w:themeColor="text1"/>
          </w:rPr>
          <w:t>p</w:t>
        </w:r>
        <w:commentRangeEnd w:id="414"/>
        <w:r w:rsidR="00A14D1A">
          <w:rPr>
            <w:rStyle w:val="CommentReference"/>
          </w:rPr>
          <w:commentReference w:id="414"/>
        </w:r>
        <w:r w:rsidR="00A14D1A">
          <w:rPr>
            <w:color w:val="000000" w:themeColor="text1"/>
          </w:rPr>
          <w:t>=)</w:t>
        </w:r>
      </w:ins>
      <w:r w:rsidR="00E00C8F">
        <w:rPr>
          <w:color w:val="000000" w:themeColor="text1"/>
        </w:rPr>
        <w:t xml:space="preserve"> and increased glycerol release into the media</w:t>
      </w:r>
      <w:ins w:id="415" w:author="Microsoft Office User" w:date="2017-07-18T11:18:00Z">
        <w:r w:rsidR="00A14D1A">
          <w:rPr>
            <w:color w:val="000000" w:themeColor="text1"/>
          </w:rPr>
          <w:t xml:space="preserve"> (</w:t>
        </w:r>
        <w:commentRangeStart w:id="416"/>
        <w:r w:rsidR="00A14D1A">
          <w:rPr>
            <w:color w:val="000000" w:themeColor="text1"/>
          </w:rPr>
          <w:t>p</w:t>
        </w:r>
        <w:commentRangeEnd w:id="416"/>
        <w:r w:rsidR="00A14D1A">
          <w:rPr>
            <w:rStyle w:val="CommentReference"/>
          </w:rPr>
          <w:commentReference w:id="41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17" w:author="Microsoft Office User" w:date="2017-07-14T15:30:00Z">
        <w:r w:rsidR="00B53A40">
          <w:rPr>
            <w:color w:val="000000" w:themeColor="text1"/>
          </w:rPr>
          <w:t xml:space="preserve"> </w:t>
        </w:r>
      </w:ins>
      <w:proofErr w:type="gramStart"/>
      <w:ins w:id="418" w:author="Microsoft Office User" w:date="2017-05-17T15:37:00Z">
        <w:r w:rsidR="00B06214">
          <w:rPr>
            <w:color w:val="000000" w:themeColor="text1"/>
          </w:rPr>
          <w:t>A,B</w:t>
        </w:r>
      </w:ins>
      <w:proofErr w:type="gramEnd"/>
      <w:ins w:id="419"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20" w:author="Microsoft Office User" w:date="2017-01-28T14:26:00Z">
        <w:r w:rsidR="007D159C">
          <w:rPr>
            <w:color w:val="000000" w:themeColor="text1"/>
          </w:rPr>
          <w:t xml:space="preserve"> 4</w:t>
        </w:r>
      </w:ins>
      <w:ins w:id="421" w:author="Microsoft Office User" w:date="2017-07-14T15:30:00Z">
        <w:r w:rsidR="00B53A40">
          <w:rPr>
            <w:color w:val="000000" w:themeColor="text1"/>
          </w:rPr>
          <w:t xml:space="preserve"> </w:t>
        </w:r>
      </w:ins>
      <w:proofErr w:type="gramStart"/>
      <w:ins w:id="422"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23"/>
      <w:r w:rsidR="00EA22A1">
        <w:rPr>
          <w:color w:val="000000" w:themeColor="text1"/>
        </w:rPr>
        <w:t>ATGL</w:t>
      </w:r>
      <w:commentRangeEnd w:id="423"/>
      <w:r w:rsidR="00834FC4">
        <w:rPr>
          <w:rStyle w:val="CommentReference"/>
        </w:rPr>
        <w:commentReference w:id="42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24" w:author="Microsoft Office User" w:date="2017-07-18T12:05:00Z">
        <w:r w:rsidR="00E00C8F" w:rsidDel="003A5F27">
          <w:rPr>
            <w:color w:val="000000" w:themeColor="text1"/>
          </w:rPr>
          <w:delText xml:space="preserve">and </w:delText>
        </w:r>
        <w:commentRangeStart w:id="425"/>
        <w:r w:rsidR="00E00C8F" w:rsidDel="003A5F27">
          <w:rPr>
            <w:color w:val="000000" w:themeColor="text1"/>
          </w:rPr>
          <w:delText>HSL</w:delText>
        </w:r>
        <w:commentRangeEnd w:id="425"/>
        <w:r w:rsidR="00834FC4" w:rsidDel="003A5F27">
          <w:rPr>
            <w:rStyle w:val="CommentReference"/>
          </w:rPr>
          <w:commentReference w:id="425"/>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2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27"/>
      <w:r w:rsidR="00D76442">
        <w:rPr>
          <w:color w:val="000000" w:themeColor="text1"/>
        </w:rPr>
        <w:t>treatment</w:t>
      </w:r>
      <w:commentRangeEnd w:id="427"/>
      <w:r w:rsidR="00372F30">
        <w:rPr>
          <w:rStyle w:val="CommentReference"/>
        </w:rPr>
        <w:commentReference w:id="427"/>
      </w:r>
      <w:r w:rsidR="00BD6ED7">
        <w:rPr>
          <w:color w:val="000000" w:themeColor="text1"/>
        </w:rPr>
        <w:t xml:space="preserve"> in 3T3-L1 cells</w:t>
      </w:r>
      <w:ins w:id="428" w:author="Microsoft Office User" w:date="2017-07-18T12:05:00Z">
        <w:r w:rsidR="003A5F27">
          <w:rPr>
            <w:color w:val="000000" w:themeColor="text1"/>
          </w:rPr>
          <w:t xml:space="preserve"> at the transcript</w:t>
        </w:r>
      </w:ins>
      <w:ins w:id="429" w:author="Microsoft Office User" w:date="2017-07-18T12:06:00Z">
        <w:r w:rsidR="003A5F27">
          <w:rPr>
            <w:color w:val="000000" w:themeColor="text1"/>
          </w:rPr>
          <w:t xml:space="preserve"> (</w:t>
        </w:r>
        <w:commentRangeStart w:id="430"/>
        <w:r w:rsidR="003A5F27">
          <w:rPr>
            <w:color w:val="000000" w:themeColor="text1"/>
          </w:rPr>
          <w:t>p</w:t>
        </w:r>
        <w:commentRangeEnd w:id="430"/>
        <w:r w:rsidR="003A5F27">
          <w:rPr>
            <w:rStyle w:val="CommentReference"/>
          </w:rPr>
          <w:commentReference w:id="430"/>
        </w:r>
        <w:r w:rsidR="003A5F27">
          <w:rPr>
            <w:color w:val="000000" w:themeColor="text1"/>
          </w:rPr>
          <w:t>=)</w:t>
        </w:r>
      </w:ins>
      <w:ins w:id="431" w:author="Microsoft Office User" w:date="2017-07-18T12:05:00Z">
        <w:r w:rsidR="003A5F27">
          <w:rPr>
            <w:color w:val="000000" w:themeColor="text1"/>
          </w:rPr>
          <w:t xml:space="preserve"> and protein</w:t>
        </w:r>
      </w:ins>
      <w:ins w:id="432" w:author="Microsoft Office User" w:date="2017-07-18T12:06:00Z">
        <w:r w:rsidR="003A5F27">
          <w:rPr>
            <w:color w:val="000000" w:themeColor="text1"/>
          </w:rPr>
          <w:t xml:space="preserve"> (</w:t>
        </w:r>
        <w:commentRangeStart w:id="433"/>
        <w:r w:rsidR="003A5F27">
          <w:rPr>
            <w:color w:val="000000" w:themeColor="text1"/>
          </w:rPr>
          <w:t>p</w:t>
        </w:r>
        <w:commentRangeEnd w:id="433"/>
        <w:r w:rsidR="003A5F27">
          <w:rPr>
            <w:rStyle w:val="CommentReference"/>
          </w:rPr>
          <w:commentReference w:id="433"/>
        </w:r>
        <w:r w:rsidR="003A5F27">
          <w:rPr>
            <w:color w:val="000000" w:themeColor="text1"/>
          </w:rPr>
          <w:t>=)</w:t>
        </w:r>
      </w:ins>
      <w:ins w:id="434" w:author="Microsoft Office User" w:date="2017-07-18T12:05:00Z">
        <w:r w:rsidR="003A5F27">
          <w:rPr>
            <w:color w:val="000000" w:themeColor="text1"/>
          </w:rPr>
          <w:t xml:space="preserve"> level</w:t>
        </w:r>
      </w:ins>
      <w:r w:rsidR="00360BF1">
        <w:rPr>
          <w:color w:val="000000" w:themeColor="text1"/>
        </w:rPr>
        <w:t>.</w:t>
      </w:r>
      <w:ins w:id="435" w:author="Microsoft Office User" w:date="2017-07-18T11:25:00Z">
        <w:r w:rsidR="00A7294B">
          <w:rPr>
            <w:color w:val="000000" w:themeColor="text1"/>
          </w:rPr>
          <w:t xml:space="preserve"> </w:t>
        </w:r>
        <w:r w:rsidR="00A7294B">
          <w:rPr>
            <w:color w:val="000000" w:themeColor="text1"/>
          </w:rPr>
          <w:t xml:space="preserve">These data </w:t>
        </w:r>
      </w:ins>
      <w:ins w:id="436" w:author="Microsoft Office User" w:date="2017-07-18T11:32:00Z">
        <w:r w:rsidR="001D224D">
          <w:rPr>
            <w:color w:val="000000" w:themeColor="text1"/>
          </w:rPr>
          <w:t>show that</w:t>
        </w:r>
      </w:ins>
      <w:ins w:id="437" w:author="Microsoft Office User" w:date="2017-07-18T11:25:00Z">
        <w:r w:rsidR="00A7294B">
          <w:rPr>
            <w:color w:val="000000" w:themeColor="text1"/>
          </w:rPr>
          <w:t xml:space="preserve"> glucocorticoids directly stimu</w:t>
        </w:r>
        <w:r w:rsidR="00A7294B">
          <w:rPr>
            <w:color w:val="000000" w:themeColor="text1"/>
          </w:rPr>
          <w:t>late lipolysis in adipocytes</w:t>
        </w:r>
        <w:r w:rsidR="00A7294B">
          <w:rPr>
            <w:color w:val="000000" w:themeColor="text1"/>
          </w:rPr>
          <w:t>.</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38" w:author="Microsoft Office User" w:date="2017-01-28T14:05:00Z">
        <w:r w:rsidR="00C94253">
          <w:rPr>
            <w:color w:val="000000" w:themeColor="text1"/>
          </w:rPr>
          <w:t xml:space="preserve"> 4</w:t>
        </w:r>
      </w:ins>
      <w:ins w:id="43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4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40"/>
      <w:r w:rsidR="00850A4C">
        <w:rPr>
          <w:rStyle w:val="CommentReference"/>
        </w:rPr>
        <w:commentReference w:id="44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41" w:author="Microsoft Office User" w:date="2017-07-14T15:11:00Z">
        <w:r w:rsidR="00E933DE">
          <w:rPr>
            <w:color w:val="000000" w:themeColor="text1"/>
          </w:rPr>
          <w:t xml:space="preserve"> significant</w:t>
        </w:r>
      </w:ins>
      <w:r w:rsidR="006B18E4">
        <w:rPr>
          <w:color w:val="000000" w:themeColor="text1"/>
        </w:rPr>
        <w:t xml:space="preserve"> increases in</w:t>
      </w:r>
      <w:ins w:id="442" w:author="Microsoft Office User" w:date="2017-07-14T15:23:00Z">
        <w:r w:rsidR="00A2566C">
          <w:rPr>
            <w:color w:val="000000" w:themeColor="text1"/>
          </w:rPr>
          <w:t xml:space="preserve"> basal </w:t>
        </w:r>
      </w:ins>
      <w:ins w:id="443" w:author="Microsoft Office User" w:date="2017-07-14T15:26:00Z">
        <w:r w:rsidR="00A2566C">
          <w:rPr>
            <w:color w:val="000000" w:themeColor="text1"/>
          </w:rPr>
          <w:t>(p&lt;0.01)</w:t>
        </w:r>
      </w:ins>
      <w:ins w:id="444" w:author="Microsoft Office User" w:date="2017-07-14T15:23:00Z">
        <w:r w:rsidR="00A2566C">
          <w:rPr>
            <w:color w:val="000000" w:themeColor="text1"/>
          </w:rPr>
          <w:t>, fasted (p=</w:t>
        </w:r>
      </w:ins>
      <w:ins w:id="445" w:author="Microsoft Office User" w:date="2017-07-14T15:25:00Z">
        <w:r w:rsidR="00A2566C">
          <w:rPr>
            <w:color w:val="000000" w:themeColor="text1"/>
          </w:rPr>
          <w:t>0.01</w:t>
        </w:r>
      </w:ins>
      <w:ins w:id="446" w:author="Microsoft Office User" w:date="2017-07-14T15:23:00Z">
        <w:r w:rsidR="00A2566C">
          <w:rPr>
            <w:color w:val="000000" w:themeColor="text1"/>
          </w:rPr>
          <w:t>) and stimulated</w:t>
        </w:r>
      </w:ins>
      <w:ins w:id="447" w:author="Microsoft Office User" w:date="2017-07-14T15:24:00Z">
        <w:r w:rsidR="00A2566C">
          <w:rPr>
            <w:color w:val="000000" w:themeColor="text1"/>
          </w:rPr>
          <w:t xml:space="preserve"> </w:t>
        </w:r>
      </w:ins>
      <w:ins w:id="44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49" w:author="Microsoft Office User" w:date="2017-07-14T15:24:00Z">
        <w:r w:rsidR="00A2566C">
          <w:rPr>
            <w:color w:val="000000" w:themeColor="text1"/>
          </w:rPr>
          <w:t>as well as basal (p&lt;</w:t>
        </w:r>
      </w:ins>
      <w:ins w:id="450" w:author="Microsoft Office User" w:date="2017-07-14T15:26:00Z">
        <w:r w:rsidR="00A2566C">
          <w:rPr>
            <w:color w:val="000000" w:themeColor="text1"/>
          </w:rPr>
          <w:t>0.01</w:t>
        </w:r>
      </w:ins>
      <w:ins w:id="451" w:author="Microsoft Office User" w:date="2017-07-14T15:24:00Z">
        <w:r w:rsidR="00A2566C">
          <w:rPr>
            <w:color w:val="000000" w:themeColor="text1"/>
          </w:rPr>
          <w:t>) and stimulated (p&lt;</w:t>
        </w:r>
      </w:ins>
      <w:ins w:id="452" w:author="Microsoft Office User" w:date="2017-07-14T15:26:00Z">
        <w:r w:rsidR="00A2566C">
          <w:rPr>
            <w:color w:val="000000" w:themeColor="text1"/>
          </w:rPr>
          <w:t>0.01</w:t>
        </w:r>
      </w:ins>
      <w:ins w:id="453" w:author="Microsoft Office User" w:date="2017-07-14T15:24:00Z">
        <w:r w:rsidR="00A2566C">
          <w:rPr>
            <w:color w:val="000000" w:themeColor="text1"/>
          </w:rPr>
          <w:t>)</w:t>
        </w:r>
      </w:ins>
      <w:r w:rsidR="004E70A0">
        <w:rPr>
          <w:color w:val="000000" w:themeColor="text1"/>
        </w:rPr>
        <w:t xml:space="preserve"> free fatty acids</w:t>
      </w:r>
      <w:ins w:id="454" w:author="Microsoft Office User" w:date="2017-07-14T15:12:00Z">
        <w:r w:rsidR="00A2566C">
          <w:rPr>
            <w:color w:val="000000" w:themeColor="text1"/>
          </w:rPr>
          <w:t xml:space="preserve">, </w:t>
        </w:r>
      </w:ins>
      <w:ins w:id="455" w:author="Microsoft Office User" w:date="2017-07-14T15:20:00Z">
        <w:r w:rsidR="00C47964">
          <w:rPr>
            <w:color w:val="000000" w:themeColor="text1"/>
          </w:rPr>
          <w:t>indicating</w:t>
        </w:r>
      </w:ins>
      <w:ins w:id="456" w:author="Microsoft Office User" w:date="2017-07-18T11:22:00Z">
        <w:r w:rsidR="00DD7567">
          <w:rPr>
            <w:color w:val="000000" w:themeColor="text1"/>
          </w:rPr>
          <w:t xml:space="preserve"> dexamethasone enhances</w:t>
        </w:r>
      </w:ins>
      <w:ins w:id="457" w:author="Microsoft Office User" w:date="2017-07-18T11:23:00Z">
        <w:r w:rsidR="00DD7567">
          <w:rPr>
            <w:color w:val="000000" w:themeColor="text1"/>
          </w:rPr>
          <w:t xml:space="preserve"> basal and stimulated</w:t>
        </w:r>
      </w:ins>
      <w:ins w:id="458" w:author="Microsoft Office User" w:date="2017-07-14T15:20:00Z">
        <w:r w:rsidR="00C47964">
          <w:rPr>
            <w:color w:val="000000" w:themeColor="text1"/>
          </w:rPr>
          <w:t xml:space="preserve"> </w:t>
        </w:r>
        <w:r w:rsidR="00C26456">
          <w:rPr>
            <w:color w:val="000000" w:themeColor="text1"/>
          </w:rPr>
          <w:t>lipolysis</w:t>
        </w:r>
      </w:ins>
      <w:ins w:id="459" w:author="Microsoft Office User" w:date="2017-07-18T11:22:00Z">
        <w:r w:rsidR="00DD7567">
          <w:rPr>
            <w:color w:val="000000" w:themeColor="text1"/>
          </w:rPr>
          <w:t xml:space="preserve"> </w:t>
        </w:r>
        <w:r w:rsidR="00DD7567" w:rsidRPr="00DD7567">
          <w:rPr>
            <w:i/>
            <w:color w:val="000000" w:themeColor="text1"/>
            <w:rPrChange w:id="460" w:author="Microsoft Office User" w:date="2017-07-18T11:23:00Z">
              <w:rPr>
                <w:color w:val="000000" w:themeColor="text1"/>
              </w:rPr>
            </w:rPrChange>
          </w:rPr>
          <w:t>in vivo</w:t>
        </w:r>
      </w:ins>
      <w:ins w:id="461"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462"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463" w:author="Microsoft Office User" w:date="2017-07-18T11:55:00Z">
        <w:r w:rsidR="006066A2">
          <w:rPr>
            <w:color w:val="000000" w:themeColor="text1"/>
          </w:rPr>
          <w:t xml:space="preserve">analysis in the inguinal </w:t>
        </w:r>
      </w:ins>
      <w:ins w:id="464" w:author="Microsoft Office User" w:date="2017-07-18T11:56:00Z">
        <w:r w:rsidR="006066A2">
          <w:rPr>
            <w:color w:val="000000" w:themeColor="text1"/>
          </w:rPr>
          <w:t xml:space="preserve">white </w:t>
        </w:r>
      </w:ins>
      <w:ins w:id="465" w:author="Microsoft Office User" w:date="2017-07-18T11:55:00Z">
        <w:r w:rsidR="006066A2">
          <w:rPr>
            <w:color w:val="000000" w:themeColor="text1"/>
          </w:rPr>
          <w:t>adipose tissue</w:t>
        </w:r>
      </w:ins>
      <w:ins w:id="46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467" w:author="Microsoft Office User" w:date="2017-07-18T11:55:00Z">
        <w:r w:rsidR="006066A2">
          <w:rPr>
            <w:color w:val="000000" w:themeColor="text1"/>
          </w:rPr>
          <w:t xml:space="preserve">  </w:t>
        </w:r>
      </w:ins>
      <w:ins w:id="468" w:author="Microsoft Office User" w:date="2017-07-18T11:56:00Z">
        <w:r w:rsidR="006066A2">
          <w:rPr>
            <w:color w:val="000000" w:themeColor="text1"/>
          </w:rPr>
          <w:t>show</w:t>
        </w:r>
      </w:ins>
      <w:ins w:id="469" w:author="Microsoft Office User" w:date="2017-07-18T12:01:00Z">
        <w:r w:rsidR="006066A2">
          <w:rPr>
            <w:color w:val="000000" w:themeColor="text1"/>
          </w:rPr>
          <w:t>s</w:t>
        </w:r>
      </w:ins>
      <w:ins w:id="47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71" w:author="Microsoft Office User" w:date="2017-07-18T11:57:00Z">
        <w:r w:rsidR="006066A2">
          <w:rPr>
            <w:color w:val="000000" w:themeColor="text1"/>
          </w:rPr>
          <w:t>dexamethasone-treated mice compared to controls (</w:t>
        </w:r>
        <w:commentRangeStart w:id="472"/>
        <w:r w:rsidR="006066A2">
          <w:rPr>
            <w:color w:val="000000" w:themeColor="text1"/>
          </w:rPr>
          <w:t>p</w:t>
        </w:r>
      </w:ins>
      <w:commentRangeEnd w:id="472"/>
      <w:ins w:id="473" w:author="Microsoft Office User" w:date="2017-07-18T11:58:00Z">
        <w:r w:rsidR="006066A2">
          <w:rPr>
            <w:rStyle w:val="CommentReference"/>
          </w:rPr>
          <w:commentReference w:id="472"/>
        </w:r>
      </w:ins>
      <w:ins w:id="474" w:author="Microsoft Office User" w:date="2017-07-18T11:57:00Z">
        <w:r w:rsidR="006066A2">
          <w:rPr>
            <w:color w:val="000000" w:themeColor="text1"/>
          </w:rPr>
          <w:t>=</w:t>
        </w:r>
      </w:ins>
      <w:ins w:id="475" w:author="Microsoft Office User" w:date="2017-07-18T11:58:00Z">
        <w:r w:rsidR="006066A2">
          <w:rPr>
            <w:color w:val="000000" w:themeColor="text1"/>
          </w:rPr>
          <w:t>; Figure 4F</w:t>
        </w:r>
      </w:ins>
      <w:ins w:id="476" w:author="Microsoft Office User" w:date="2017-07-18T11:57:00Z">
        <w:r w:rsidR="006066A2">
          <w:rPr>
            <w:color w:val="000000" w:themeColor="text1"/>
          </w:rPr>
          <w:t>)</w:t>
        </w:r>
      </w:ins>
      <w:ins w:id="47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78" w:author="Microsoft Office User" w:date="2017-07-18T11:40:00Z">
        <w:r>
          <w:rPr>
            <w:color w:val="000000" w:themeColor="text1"/>
          </w:rPr>
          <w:t>Since the HFD-fed, dexamethasone-treated mice are subject to more severe insulin resistance and hepatic lipid accumulation, we wanted to determine whether lipolysis was also elevated</w:t>
        </w:r>
        <w:r>
          <w:rPr>
            <w:color w:val="000000" w:themeColor="text1"/>
          </w:rPr>
          <w:t xml:space="preserve"> to a further extent that </w:t>
        </w:r>
      </w:ins>
      <w:ins w:id="479" w:author="Microsoft Office User" w:date="2017-07-18T11:42:00Z">
        <w:r>
          <w:rPr>
            <w:color w:val="000000" w:themeColor="text1"/>
          </w:rPr>
          <w:t xml:space="preserve">is seen </w:t>
        </w:r>
      </w:ins>
      <w:ins w:id="480" w:author="Microsoft Office User" w:date="2017-07-18T11:40:00Z">
        <w:r>
          <w:rPr>
            <w:color w:val="000000" w:themeColor="text1"/>
          </w:rPr>
          <w:t>in the chow-fed mice.</w:t>
        </w:r>
      </w:ins>
      <w:ins w:id="481" w:author="Microsoft Office User" w:date="2017-07-18T11:42:00Z">
        <w:r>
          <w:rPr>
            <w:color w:val="000000" w:themeColor="text1"/>
          </w:rPr>
          <w:t xml:space="preserve"> </w:t>
        </w:r>
      </w:ins>
      <w:r w:rsidR="009328A5">
        <w:rPr>
          <w:color w:val="000000" w:themeColor="text1"/>
        </w:rPr>
        <w:t xml:space="preserve">To </w:t>
      </w:r>
      <w:del w:id="482"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83"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84" w:author="Microsoft Office User" w:date="2017-07-14T15:37:00Z">
        <w:r w:rsidR="00D24DAD">
          <w:rPr>
            <w:color w:val="000000" w:themeColor="text1"/>
          </w:rPr>
          <w:t>F</w:t>
        </w:r>
      </w:ins>
      <w:r w:rsidR="006E12A6">
        <w:rPr>
          <w:color w:val="000000" w:themeColor="text1"/>
        </w:rPr>
        <w:t>igure</w:t>
      </w:r>
      <w:ins w:id="485" w:author="Microsoft Office User" w:date="2017-01-28T14:07:00Z">
        <w:r w:rsidR="007B1901">
          <w:rPr>
            <w:color w:val="000000" w:themeColor="text1"/>
          </w:rPr>
          <w:t xml:space="preserve"> 5</w:t>
        </w:r>
      </w:ins>
      <w:ins w:id="48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487"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488"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489" w:author="Microsoft Office User" w:date="2017-07-18T11:27:00Z">
        <w:r w:rsidR="00751CFD">
          <w:rPr>
            <w:color w:val="000000" w:themeColor="text1"/>
          </w:rPr>
          <w:t xml:space="preserve"> but this effect was even more robust</w:t>
        </w:r>
      </w:ins>
      <w:r w:rsidR="005F037C">
        <w:rPr>
          <w:color w:val="000000" w:themeColor="text1"/>
        </w:rPr>
        <w:t xml:space="preserve"> </w:t>
      </w:r>
      <w:del w:id="490"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49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49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49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494"/>
      <w:r w:rsidR="00250376">
        <w:rPr>
          <w:color w:val="000000" w:themeColor="text1"/>
        </w:rPr>
        <w:t xml:space="preserve">ATGL </w:t>
      </w:r>
      <w:commentRangeStart w:id="495"/>
      <w:r w:rsidR="00250376">
        <w:rPr>
          <w:color w:val="000000" w:themeColor="text1"/>
        </w:rPr>
        <w:t>and</w:t>
      </w:r>
      <w:commentRangeEnd w:id="495"/>
      <w:r w:rsidR="00CB723C">
        <w:rPr>
          <w:rStyle w:val="CommentReference"/>
        </w:rPr>
        <w:commentReference w:id="495"/>
      </w:r>
      <w:r w:rsidR="00250376">
        <w:rPr>
          <w:color w:val="000000" w:themeColor="text1"/>
        </w:rPr>
        <w:t xml:space="preserve"> HSL</w:t>
      </w:r>
      <w:commentRangeEnd w:id="494"/>
      <w:r w:rsidR="00354C68">
        <w:rPr>
          <w:rStyle w:val="CommentReference"/>
        </w:rPr>
        <w:commentReference w:id="49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496"/>
      <w:r>
        <w:rPr>
          <w:color w:val="000000" w:themeColor="text1"/>
        </w:rPr>
        <w:t>mice</w:t>
      </w:r>
      <w:commentRangeEnd w:id="496"/>
      <w:r w:rsidR="00D555D6">
        <w:rPr>
          <w:rStyle w:val="CommentReference"/>
        </w:rPr>
        <w:commentReference w:id="496"/>
      </w:r>
      <w:ins w:id="49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9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99"/>
      <w:r>
        <w:rPr>
          <w:color w:val="000000" w:themeColor="text1"/>
        </w:rPr>
        <w:t>diet</w:t>
      </w:r>
      <w:commentRangeEnd w:id="499"/>
      <w:r w:rsidR="00372F30">
        <w:rPr>
          <w:rStyle w:val="CommentReference"/>
        </w:rPr>
        <w:commentReference w:id="499"/>
      </w:r>
      <w:ins w:id="500" w:author="Microsoft Office User" w:date="2017-07-14T15:40:00Z">
        <w:r w:rsidR="006E4062">
          <w:rPr>
            <w:color w:val="000000" w:themeColor="text1"/>
          </w:rPr>
          <w:t xml:space="preserve"> at both the transcript </w:t>
        </w:r>
      </w:ins>
      <w:ins w:id="501" w:author="Microsoft Office User" w:date="2017-07-14T15:42:00Z">
        <w:r w:rsidR="005D752F">
          <w:rPr>
            <w:color w:val="000000" w:themeColor="text1"/>
          </w:rPr>
          <w:t xml:space="preserve">(p=0.02) </w:t>
        </w:r>
      </w:ins>
      <w:ins w:id="502" w:author="Microsoft Office User" w:date="2017-07-14T15:40:00Z">
        <w:r w:rsidR="006E4062">
          <w:rPr>
            <w:color w:val="000000" w:themeColor="text1"/>
          </w:rPr>
          <w:t>and protein</w:t>
        </w:r>
      </w:ins>
      <w:ins w:id="503" w:author="Microsoft Office User" w:date="2017-07-14T15:42:00Z">
        <w:r w:rsidR="005D752F">
          <w:rPr>
            <w:color w:val="000000" w:themeColor="text1"/>
          </w:rPr>
          <w:t xml:space="preserve"> (p=</w:t>
        </w:r>
      </w:ins>
      <w:ins w:id="504" w:author="Microsoft Office User" w:date="2017-07-14T15:43:00Z">
        <w:r w:rsidR="00354C68">
          <w:rPr>
            <w:color w:val="000000" w:themeColor="text1"/>
          </w:rPr>
          <w:t>0.003)</w:t>
        </w:r>
      </w:ins>
      <w:ins w:id="505"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06" w:author="Microsoft Office User" w:date="2017-07-18T11:32:00Z">
        <w:r w:rsidR="001D224D">
          <w:rPr>
            <w:color w:val="000000" w:themeColor="text1"/>
          </w:rPr>
          <w:t>support the hypothesis</w:t>
        </w:r>
        <w:r w:rsidR="001D224D">
          <w:rPr>
            <w:color w:val="000000" w:themeColor="text1"/>
          </w:rPr>
          <w:t xml:space="preserve"> </w:t>
        </w:r>
      </w:ins>
      <w:r w:rsidR="00DD385B">
        <w:rPr>
          <w:color w:val="000000" w:themeColor="text1"/>
        </w:rPr>
        <w:t>that glucocorticoid-stimulated lipolysis</w:t>
      </w:r>
      <w:r w:rsidR="005F037C">
        <w:rPr>
          <w:color w:val="000000" w:themeColor="text1"/>
        </w:rPr>
        <w:t xml:space="preserve"> </w:t>
      </w:r>
      <w:ins w:id="507"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08" w:author="Microsoft Office User" w:date="2017-07-18T12:41:00Z"/>
          <w:color w:val="000000" w:themeColor="text1"/>
        </w:rPr>
      </w:pPr>
    </w:p>
    <w:p w14:paraId="02A7798D" w14:textId="7B9F6408" w:rsidR="00313C04" w:rsidRDefault="00313C04" w:rsidP="00EA22A1">
      <w:pPr>
        <w:rPr>
          <w:color w:val="000000" w:themeColor="text1"/>
        </w:rPr>
      </w:pPr>
      <w:ins w:id="509"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10" w:author="Microsoft Office User" w:date="2017-07-18T12:43:00Z">
        <w:r w:rsidR="00123D9D">
          <w:rPr>
            <w:color w:val="000000" w:themeColor="text1"/>
          </w:rPr>
          <w:t>were not convinced that these were primarily responsible</w:t>
        </w:r>
      </w:ins>
      <w:ins w:id="511" w:author="Microsoft Office User" w:date="2017-07-18T12:44:00Z">
        <w:r w:rsidR="00123D9D">
          <w:rPr>
            <w:color w:val="000000" w:themeColor="text1"/>
          </w:rPr>
          <w:t xml:space="preserve"> as we </w:t>
        </w:r>
      </w:ins>
      <w:ins w:id="512" w:author="Microsoft Office User" w:date="2017-07-18T12:41:00Z">
        <w:r w:rsidR="00123D9D">
          <w:rPr>
            <w:color w:val="000000" w:themeColor="text1"/>
          </w:rPr>
          <w:t>did not find th</w:t>
        </w:r>
        <w:r>
          <w:rPr>
            <w:color w:val="000000" w:themeColor="text1"/>
          </w:rPr>
          <w:t>e</w:t>
        </w:r>
      </w:ins>
      <w:ins w:id="513" w:author="Microsoft Office User" w:date="2017-07-18T12:44:00Z">
        <w:r w:rsidR="00123D9D">
          <w:rPr>
            <w:color w:val="000000" w:themeColor="text1"/>
          </w:rPr>
          <w:t>m</w:t>
        </w:r>
      </w:ins>
      <w:ins w:id="514" w:author="Microsoft Office User" w:date="2017-07-18T12:41:00Z">
        <w:r>
          <w:rPr>
            <w:color w:val="000000" w:themeColor="text1"/>
          </w:rPr>
          <w:t xml:space="preserve"> to be consistently elevated following </w:t>
        </w:r>
      </w:ins>
      <w:ins w:id="515" w:author="Microsoft Office User" w:date="2017-07-18T12:42:00Z">
        <w:r>
          <w:rPr>
            <w:color w:val="000000" w:themeColor="text1"/>
          </w:rPr>
          <w:t>dexamethasone treatment</w:t>
        </w:r>
      </w:ins>
      <w:ins w:id="516" w:author="Microsoft Office User" w:date="2017-07-18T12:44:00Z">
        <w:r w:rsidR="00123D9D">
          <w:rPr>
            <w:color w:val="000000" w:themeColor="text1"/>
          </w:rPr>
          <w:t>; therefore</w:t>
        </w:r>
      </w:ins>
      <w:ins w:id="517" w:author="Microsoft Office User" w:date="2017-07-18T12:46:00Z">
        <w:r w:rsidR="00D44965">
          <w:rPr>
            <w:color w:val="000000" w:themeColor="text1"/>
          </w:rPr>
          <w:t>,</w:t>
        </w:r>
      </w:ins>
      <w:ins w:id="518"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19" w:author="Microsoft Office User" w:date="2017-07-18T12:47:00Z"/>
          <w:color w:val="000000" w:themeColor="text1"/>
        </w:rPr>
      </w:pPr>
    </w:p>
    <w:p w14:paraId="11FDA32C" w14:textId="3401CF2A" w:rsidR="00B06A76" w:rsidRPr="0095015B" w:rsidRDefault="00B06A76" w:rsidP="00EA22A1">
      <w:pPr>
        <w:rPr>
          <w:b/>
          <w:sz w:val="36"/>
          <w:u w:val="single"/>
        </w:rPr>
      </w:pPr>
      <w:ins w:id="520"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21"/>
      <w:r>
        <w:rPr>
          <w:color w:val="000000" w:themeColor="text1"/>
        </w:rPr>
        <w:t>mass</w:t>
      </w:r>
      <w:commentRangeEnd w:id="521"/>
      <w:r w:rsidR="00CB44C6">
        <w:rPr>
          <w:rStyle w:val="CommentReference"/>
        </w:rPr>
        <w:commentReference w:id="521"/>
      </w:r>
      <w:r>
        <w:rPr>
          <w:color w:val="000000" w:themeColor="text1"/>
        </w:rPr>
        <w:t xml:space="preserve">, decreased </w:t>
      </w:r>
      <w:commentRangeStart w:id="522"/>
      <w:r>
        <w:rPr>
          <w:color w:val="000000" w:themeColor="text1"/>
        </w:rPr>
        <w:t>muscle</w:t>
      </w:r>
      <w:commentRangeEnd w:id="522"/>
      <w:r w:rsidR="00CB44C6">
        <w:rPr>
          <w:rStyle w:val="CommentReference"/>
        </w:rPr>
        <w:commentReference w:id="522"/>
      </w:r>
      <w:r>
        <w:rPr>
          <w:color w:val="000000" w:themeColor="text1"/>
        </w:rPr>
        <w:t xml:space="preserve"> mass, insulin </w:t>
      </w:r>
      <w:commentRangeStart w:id="523"/>
      <w:r>
        <w:rPr>
          <w:color w:val="000000" w:themeColor="text1"/>
        </w:rPr>
        <w:t>resistance</w:t>
      </w:r>
      <w:commentRangeEnd w:id="523"/>
      <w:r w:rsidR="00CB44C6">
        <w:rPr>
          <w:rStyle w:val="CommentReference"/>
        </w:rPr>
        <w:commentReference w:id="523"/>
      </w:r>
      <w:r>
        <w:rPr>
          <w:color w:val="000000" w:themeColor="text1"/>
        </w:rPr>
        <w:t xml:space="preserve"> and non-alcoholic </w:t>
      </w:r>
      <w:commentRangeStart w:id="524"/>
      <w:r>
        <w:rPr>
          <w:color w:val="000000" w:themeColor="text1"/>
        </w:rPr>
        <w:t>fatty</w:t>
      </w:r>
      <w:commentRangeEnd w:id="524"/>
      <w:r w:rsidR="00CB44C6">
        <w:rPr>
          <w:rStyle w:val="CommentReference"/>
        </w:rPr>
        <w:commentReference w:id="52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25"/>
      <w:r>
        <w:rPr>
          <w:color w:val="000000" w:themeColor="text1"/>
        </w:rPr>
        <w:t>metabolism</w:t>
      </w:r>
      <w:commentRangeEnd w:id="525"/>
      <w:r w:rsidR="00AE79F4">
        <w:rPr>
          <w:rStyle w:val="CommentReference"/>
        </w:rPr>
        <w:commentReference w:id="52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6E24E19F" w:rsidR="00830B0C" w:rsidRDefault="00830B0C" w:rsidP="00EA22A1">
      <w:pPr>
        <w:rPr>
          <w:color w:val="000000" w:themeColor="text1"/>
        </w:rPr>
      </w:pPr>
      <w:r>
        <w:rPr>
          <w:color w:val="000000" w:themeColor="text1"/>
        </w:rPr>
        <w:t xml:space="preserve">Obese patients with Cushing’s disease were found to have a higher BMI </w:t>
      </w:r>
      <w:ins w:id="526" w:author="Microsoft Office User" w:date="2017-07-18T12:51:00Z">
        <w:r w:rsidR="00AE40D4">
          <w:rPr>
            <w:color w:val="000000" w:themeColor="text1"/>
          </w:rPr>
          <w:t xml:space="preserve">and abdominal circumference </w:t>
        </w:r>
      </w:ins>
      <w:r>
        <w:rPr>
          <w:color w:val="000000" w:themeColor="text1"/>
        </w:rPr>
        <w:t>than obese control patients</w:t>
      </w:r>
      <w:ins w:id="527" w:author="Microsoft Office User" w:date="2017-07-18T12:51:00Z">
        <w:r w:rsidR="00A43963">
          <w:rPr>
            <w:color w:val="000000" w:themeColor="text1"/>
          </w:rPr>
          <w:t>. More</w:t>
        </w:r>
        <w:r w:rsidR="00AE40D4">
          <w:rPr>
            <w:color w:val="000000" w:themeColor="text1"/>
          </w:rPr>
          <w:t>over,</w:t>
        </w:r>
      </w:ins>
      <w:del w:id="528" w:author="Microsoft Office User" w:date="2017-07-18T12:51:00Z">
        <w:r w:rsidDel="00AE40D4">
          <w:rPr>
            <w:color w:val="000000" w:themeColor="text1"/>
          </w:rPr>
          <w:delText xml:space="preserve"> and</w:delText>
        </w:r>
      </w:del>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29" w:author="Microsoft Office User" w:date="2017-07-18T12:52:00Z">
        <w:r w:rsidR="00AE40D4">
          <w:rPr>
            <w:color w:val="000000" w:themeColor="text1"/>
          </w:rPr>
          <w:t>developed</w:t>
        </w:r>
      </w:ins>
      <w:del w:id="530" w:author="Microsoft Office User" w:date="2017-07-18T12:52:00Z">
        <w:r w:rsidDel="00AE40D4">
          <w:rPr>
            <w:color w:val="000000" w:themeColor="text1"/>
          </w:rPr>
          <w:delText>got</w:delText>
        </w:r>
      </w:del>
      <w:r>
        <w:rPr>
          <w:color w:val="000000" w:themeColor="text1"/>
        </w:rPr>
        <w:t xml:space="preserve"> a tumor; therefore, we cannot discern whether obesity was present prior to </w:t>
      </w:r>
      <w:del w:id="531" w:author="Microsoft Office User" w:date="2017-07-18T12:53:00Z">
        <w:r w:rsidDel="00AE40D4">
          <w:rPr>
            <w:color w:val="000000" w:themeColor="text1"/>
          </w:rPr>
          <w:delText xml:space="preserve">tumor development </w:delText>
        </w:r>
      </w:del>
      <w:r>
        <w:rPr>
          <w:color w:val="000000" w:themeColor="text1"/>
        </w:rPr>
        <w:t xml:space="preserve">or </w:t>
      </w:r>
      <w:r w:rsidR="00CB44C6">
        <w:rPr>
          <w:color w:val="000000" w:themeColor="text1"/>
        </w:rPr>
        <w:t>after t</w:t>
      </w:r>
      <w:del w:id="532" w:author="Microsoft Office User" w:date="2017-07-18T12:58:00Z">
        <w:r w:rsidR="00CB44C6" w:rsidDel="002479B0">
          <w:rPr>
            <w:color w:val="000000" w:themeColor="text1"/>
          </w:rPr>
          <w:delText>umor development</w:delText>
        </w:r>
      </w:del>
      <w:ins w:id="53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34" w:author="Microsoft Office User" w:date="2017-07-18T12:54:00Z">
        <w:r>
          <w:rPr>
            <w:color w:val="000000" w:themeColor="text1"/>
          </w:rPr>
          <w:t xml:space="preserve">We found that </w:t>
        </w:r>
      </w:ins>
      <w:r w:rsidR="00830B0C">
        <w:rPr>
          <w:color w:val="000000" w:themeColor="text1"/>
        </w:rPr>
        <w:t>HFD</w:t>
      </w:r>
      <w:ins w:id="535"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36" w:author="Microsoft Office User" w:date="2017-07-18T12:59:00Z">
        <w:r w:rsidR="006A475E">
          <w:rPr>
            <w:color w:val="000000" w:themeColor="text1"/>
          </w:rPr>
          <w:t xml:space="preserve">This was found to be </w:t>
        </w:r>
      </w:ins>
      <w:ins w:id="537" w:author="Microsoft Office User" w:date="2017-07-18T13:00:00Z">
        <w:r w:rsidR="006A475E">
          <w:rPr>
            <w:color w:val="000000" w:themeColor="text1"/>
          </w:rPr>
          <w:t xml:space="preserve">primarily </w:t>
        </w:r>
      </w:ins>
      <w:ins w:id="538" w:author="Microsoft Office User" w:date="2017-07-18T12:59:00Z">
        <w:r w:rsidR="006A475E">
          <w:rPr>
            <w:color w:val="000000" w:themeColor="text1"/>
          </w:rPr>
          <w:t xml:space="preserve">due to increased endogenous </w:t>
        </w:r>
      </w:ins>
      <w:ins w:id="539" w:author="Microsoft Office User" w:date="2017-07-18T13:00:00Z">
        <w:r w:rsidR="006A475E">
          <w:rPr>
            <w:color w:val="000000" w:themeColor="text1"/>
          </w:rPr>
          <w:t>glucose</w:t>
        </w:r>
      </w:ins>
      <w:ins w:id="540" w:author="Microsoft Office User" w:date="2017-07-18T12:59:00Z">
        <w:r w:rsidR="006A475E">
          <w:rPr>
            <w:color w:val="000000" w:themeColor="text1"/>
          </w:rPr>
          <w:t xml:space="preserve"> </w:t>
        </w:r>
      </w:ins>
      <w:ins w:id="541" w:author="Microsoft Office User" w:date="2017-07-18T13:00:00Z">
        <w:r w:rsidR="006A475E">
          <w:rPr>
            <w:color w:val="000000" w:themeColor="text1"/>
          </w:rPr>
          <w:t xml:space="preserve">production. </w:t>
        </w:r>
      </w:ins>
      <w:ins w:id="542" w:author="Microsoft Office User" w:date="2017-07-18T13:01:00Z">
        <w:r w:rsidR="005104B1">
          <w:rPr>
            <w:color w:val="000000" w:themeColor="text1"/>
          </w:rPr>
          <w:t xml:space="preserve">Normally, elevations in insulin will suppress glucose </w:t>
        </w:r>
        <w:commentRangeStart w:id="543"/>
        <w:r w:rsidR="005104B1">
          <w:rPr>
            <w:color w:val="000000" w:themeColor="text1"/>
          </w:rPr>
          <w:t>production</w:t>
        </w:r>
      </w:ins>
      <w:commentRangeEnd w:id="543"/>
      <w:ins w:id="544" w:author="Microsoft Office User" w:date="2017-07-18T13:02:00Z">
        <w:r w:rsidR="005104B1">
          <w:rPr>
            <w:rStyle w:val="CommentReference"/>
          </w:rPr>
          <w:commentReference w:id="543"/>
        </w:r>
      </w:ins>
      <w:ins w:id="545" w:author="Microsoft Office User" w:date="2017-07-18T13:01:00Z">
        <w:r w:rsidR="005104B1">
          <w:rPr>
            <w:color w:val="000000" w:themeColor="text1"/>
          </w:rPr>
          <w:t>, but this was not the case in the HFD-fed dexamethasone treated mice.</w:t>
        </w:r>
      </w:ins>
      <w:ins w:id="546" w:author="Microsoft Office User" w:date="2017-07-18T13:03:00Z">
        <w:r w:rsidR="005104B1">
          <w:rPr>
            <w:color w:val="000000" w:themeColor="text1"/>
          </w:rPr>
          <w:t xml:space="preserve"> These findings indicate that chronic glucocorticoid treatment in obese individuals leads to </w:t>
        </w:r>
      </w:ins>
      <w:ins w:id="547" w:author="Microsoft Office User" w:date="2017-07-18T13:04:00Z">
        <w:r w:rsidR="005104B1">
          <w:rPr>
            <w:color w:val="000000" w:themeColor="text1"/>
          </w:rPr>
          <w:t>aberrant</w:t>
        </w:r>
      </w:ins>
      <w:ins w:id="548" w:author="Microsoft Office User" w:date="2017-07-18T13:05:00Z">
        <w:r w:rsidR="005104B1">
          <w:rPr>
            <w:color w:val="000000" w:themeColor="text1"/>
          </w:rPr>
          <w:t xml:space="preserve"> or even absent</w:t>
        </w:r>
      </w:ins>
      <w:ins w:id="549" w:author="Microsoft Office User" w:date="2017-07-18T13:03:00Z">
        <w:r w:rsidR="005104B1">
          <w:rPr>
            <w:color w:val="000000" w:themeColor="text1"/>
          </w:rPr>
          <w:t xml:space="preserve"> </w:t>
        </w:r>
      </w:ins>
      <w:ins w:id="550" w:author="Microsoft Office User" w:date="2017-07-18T13:04:00Z">
        <w:r w:rsidR="005104B1">
          <w:rPr>
            <w:color w:val="000000" w:themeColor="text1"/>
          </w:rPr>
          <w:t xml:space="preserve">insulin </w:t>
        </w:r>
        <w:commentRangeStart w:id="551"/>
        <w:r w:rsidR="005104B1">
          <w:rPr>
            <w:color w:val="000000" w:themeColor="text1"/>
          </w:rPr>
          <w:t>signaling</w:t>
        </w:r>
      </w:ins>
      <w:commentRangeEnd w:id="551"/>
      <w:ins w:id="552" w:author="Microsoft Office User" w:date="2017-07-18T13:08:00Z">
        <w:r w:rsidR="000704C3">
          <w:rPr>
            <w:rStyle w:val="CommentReference"/>
          </w:rPr>
          <w:commentReference w:id="551"/>
        </w:r>
      </w:ins>
      <w:ins w:id="553"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1BC2670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54" w:author="Microsoft Office User" w:date="2017-07-18T13:12:00Z">
        <w:r w:rsidR="008436A6">
          <w:rPr>
            <w:color w:val="000000" w:themeColor="text1"/>
          </w:rPr>
          <w:t>Cushing’s disease is often paired with increased fat mass, which has been previously proposed to contribute to fatty liver. Indeed, obesity is a known risk factor of NAFLD. However,</w:t>
        </w:r>
      </w:ins>
      <w:ins w:id="555"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 following</w:t>
      </w:r>
      <w:ins w:id="556"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ins w:id="557" w:author="Microsoft Office User" w:date="2017-07-18T13:10:00Z">
        <w:r w:rsidR="00B25F58">
          <w:rPr>
            <w:color w:val="000000" w:themeColor="text1"/>
          </w:rPr>
          <w:t xml:space="preserve"> in chow-fed mice</w:t>
        </w:r>
      </w:ins>
      <w:r w:rsidR="00B32E07">
        <w:rPr>
          <w:color w:val="000000" w:themeColor="text1"/>
        </w:rPr>
        <w:t xml:space="preserve">, which has also been reported by others using various </w:t>
      </w:r>
      <w:commentRangeStart w:id="558"/>
      <w:r w:rsidR="00B32E07">
        <w:rPr>
          <w:color w:val="000000" w:themeColor="text1"/>
        </w:rPr>
        <w:t>glucocorticoids</w:t>
      </w:r>
      <w:commentRangeEnd w:id="558"/>
      <w:r w:rsidR="00B32E07">
        <w:rPr>
          <w:rStyle w:val="CommentReference"/>
        </w:rPr>
        <w:commentReference w:id="558"/>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3F60CA52"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59"/>
      <w:r w:rsidR="00012271">
        <w:rPr>
          <w:color w:val="000000" w:themeColor="text1"/>
        </w:rPr>
        <w:t>mass</w:t>
      </w:r>
      <w:commentRangeEnd w:id="559"/>
      <w:r w:rsidR="00012271">
        <w:rPr>
          <w:rStyle w:val="CommentReference"/>
        </w:rPr>
        <w:commentReference w:id="559"/>
      </w:r>
      <w:r w:rsidR="00012271">
        <w:rPr>
          <w:color w:val="000000" w:themeColor="text1"/>
        </w:rPr>
        <w:t>,</w:t>
      </w:r>
      <w:r>
        <w:rPr>
          <w:color w:val="000000" w:themeColor="text1"/>
        </w:rPr>
        <w:t xml:space="preserve"> fatty </w:t>
      </w:r>
      <w:commentRangeStart w:id="560"/>
      <w:r>
        <w:rPr>
          <w:color w:val="000000" w:themeColor="text1"/>
        </w:rPr>
        <w:t>liver</w:t>
      </w:r>
      <w:commentRangeEnd w:id="560"/>
      <w:r>
        <w:rPr>
          <w:rStyle w:val="CommentReference"/>
        </w:rPr>
        <w:commentReference w:id="560"/>
      </w:r>
      <w:r>
        <w:rPr>
          <w:color w:val="000000" w:themeColor="text1"/>
        </w:rPr>
        <w:t xml:space="preserve"> disease</w:t>
      </w:r>
      <w:ins w:id="561" w:author="Microsoft Office User" w:date="2017-07-18T13:30:00Z">
        <w:r w:rsidR="001052AC">
          <w:rPr>
            <w:color w:val="000000" w:themeColor="text1"/>
          </w:rPr>
          <w:t xml:space="preserve"> and</w:t>
        </w:r>
      </w:ins>
      <w:del w:id="562" w:author="Microsoft Office User" w:date="2017-07-18T13:30:00Z">
        <w:r w:rsidDel="001052AC">
          <w:rPr>
            <w:color w:val="000000" w:themeColor="text1"/>
          </w:rPr>
          <w:delText>,</w:delText>
        </w:r>
      </w:del>
      <w:r>
        <w:rPr>
          <w:color w:val="000000" w:themeColor="text1"/>
        </w:rPr>
        <w:t xml:space="preserve"> insulin </w:t>
      </w:r>
      <w:commentRangeStart w:id="563"/>
      <w:r>
        <w:rPr>
          <w:color w:val="000000" w:themeColor="text1"/>
        </w:rPr>
        <w:t>resistance</w:t>
      </w:r>
      <w:commentRangeEnd w:id="563"/>
      <w:r>
        <w:rPr>
          <w:rStyle w:val="CommentReference"/>
        </w:rPr>
        <w:commentReference w:id="563"/>
      </w:r>
      <w:bookmarkStart w:id="564" w:name="_GoBack"/>
      <w:bookmarkEnd w:id="564"/>
      <w:del w:id="565" w:author="Microsoft Office User" w:date="2017-07-18T13:32:00Z">
        <w:r w:rsidDel="001F2A82">
          <w:rPr>
            <w:color w:val="000000" w:themeColor="text1"/>
          </w:rPr>
          <w:delText xml:space="preserve"> </w:delText>
        </w:r>
      </w:del>
      <w:ins w:id="566" w:author="Microsoft Office User" w:date="2017-07-18T13:30:00Z">
        <w:r w:rsidR="001052AC">
          <w:rPr>
            <w:color w:val="000000" w:themeColor="text1"/>
          </w:rPr>
          <w:t>,</w:t>
        </w:r>
      </w:ins>
      <w:del w:id="567" w:author="Microsoft Office User" w:date="2017-07-18T13:30:00Z">
        <w:r w:rsidDel="001052AC">
          <w:rPr>
            <w:color w:val="000000" w:themeColor="text1"/>
          </w:rPr>
          <w:delText>and</w:delText>
        </w:r>
      </w:del>
      <w:r>
        <w:rPr>
          <w:color w:val="000000" w:themeColor="text1"/>
        </w:rPr>
        <w:t xml:space="preserve"> is known to be induced with </w:t>
      </w:r>
      <w:commentRangeStart w:id="568"/>
      <w:r>
        <w:rPr>
          <w:color w:val="000000" w:themeColor="text1"/>
        </w:rPr>
        <w:t>glucocorticoids</w:t>
      </w:r>
      <w:commentRangeEnd w:id="568"/>
      <w:r>
        <w:rPr>
          <w:rStyle w:val="CommentReference"/>
        </w:rPr>
        <w:commentReference w:id="568"/>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ins w:id="569" w:author="Microsoft Office User" w:date="2017-07-18T13:30:00Z">
        <w:r w:rsidR="001052AC">
          <w:rPr>
            <w:color w:val="000000" w:themeColor="text1"/>
          </w:rPr>
          <w:t xml:space="preserve">, and </w:t>
        </w:r>
      </w:ins>
      <w:ins w:id="570" w:author="Microsoft Office User" w:date="2017-07-18T13:31:00Z">
        <w:r w:rsidR="001052AC">
          <w:rPr>
            <w:color w:val="000000" w:themeColor="text1"/>
          </w:rPr>
          <w:t xml:space="preserve">increased basal lipolysis </w:t>
        </w:r>
      </w:ins>
      <w:ins w:id="571" w:author="Microsoft Office User" w:date="2017-07-18T13:30:00Z">
        <w:r w:rsidR="001052AC">
          <w:rPr>
            <w:color w:val="000000" w:themeColor="text1"/>
          </w:rPr>
          <w:t xml:space="preserve">has been associated with </w:t>
        </w:r>
        <w:commentRangeStart w:id="572"/>
        <w:r w:rsidR="001052AC">
          <w:rPr>
            <w:color w:val="000000" w:themeColor="text1"/>
          </w:rPr>
          <w:t>obesity</w:t>
        </w:r>
      </w:ins>
      <w:commentRangeEnd w:id="572"/>
      <w:ins w:id="573" w:author="Microsoft Office User" w:date="2017-07-18T13:31:00Z">
        <w:r w:rsidR="001052AC">
          <w:rPr>
            <w:rStyle w:val="CommentReference"/>
          </w:rPr>
          <w:commentReference w:id="572"/>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57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75"/>
      <w:r w:rsidR="00AE79F4">
        <w:rPr>
          <w:color w:val="000000" w:themeColor="text1"/>
        </w:rPr>
        <w:t>gluconeogenesis</w:t>
      </w:r>
      <w:commentRangeEnd w:id="575"/>
      <w:r w:rsidR="00AE79F4">
        <w:rPr>
          <w:rStyle w:val="CommentReference"/>
        </w:rPr>
        <w:commentReference w:id="57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76"/>
      <w:r w:rsidR="00A04798">
        <w:rPr>
          <w:color w:val="000000" w:themeColor="text1"/>
        </w:rPr>
        <w:t>receptors</w:t>
      </w:r>
      <w:commentRangeEnd w:id="576"/>
      <w:r w:rsidR="00A04798">
        <w:rPr>
          <w:rStyle w:val="CommentReference"/>
        </w:rPr>
        <w:commentReference w:id="576"/>
      </w:r>
      <w:r w:rsidR="00A04798">
        <w:rPr>
          <w:color w:val="000000" w:themeColor="text1"/>
        </w:rPr>
        <w:t xml:space="preserve"> and/or </w:t>
      </w:r>
      <w:commentRangeStart w:id="577"/>
      <w:r w:rsidR="00A04798">
        <w:rPr>
          <w:color w:val="000000" w:themeColor="text1"/>
        </w:rPr>
        <w:t>lipase</w:t>
      </w:r>
      <w:commentRangeEnd w:id="577"/>
      <w:r w:rsidR="00A04798">
        <w:rPr>
          <w:rStyle w:val="CommentReference"/>
        </w:rPr>
        <w:commentReference w:id="57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292"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29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29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0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9"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7" w:author="Microsoft Office User" w:date="2017-07-17T16:13:00Z" w:initials="Office">
    <w:p w14:paraId="2A9CC0BC" w14:textId="0E0E8E8E" w:rsidR="005A6A0D" w:rsidRDefault="005A6A0D">
      <w:pPr>
        <w:pStyle w:val="CommentText"/>
      </w:pPr>
      <w:r>
        <w:rPr>
          <w:rStyle w:val="CommentReference"/>
        </w:rPr>
        <w:annotationRef/>
      </w:r>
      <w:r>
        <w:t>cite</w:t>
      </w:r>
    </w:p>
  </w:comment>
  <w:comment w:id="34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61"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374"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384"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389"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39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8"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0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0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07" w:author="Microsoft Office User" w:date="2017-07-13T16:00:00Z" w:initials="Office">
    <w:p w14:paraId="5C99A5C3" w14:textId="78CB0225" w:rsidR="00DD4CD8" w:rsidRDefault="00DD4CD8">
      <w:pPr>
        <w:pStyle w:val="CommentText"/>
      </w:pPr>
      <w:r>
        <w:rPr>
          <w:rStyle w:val="CommentReference"/>
        </w:rPr>
        <w:annotationRef/>
      </w:r>
      <w:r>
        <w:t>cite</w:t>
      </w:r>
    </w:p>
  </w:comment>
  <w:comment w:id="41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1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23"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25"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2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3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3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4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7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49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94"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49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9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21" w:author="Microsoft Office User" w:date="2017-02-13T11:30:00Z" w:initials="Office">
    <w:p w14:paraId="755FC8B7" w14:textId="2CE6D898" w:rsidR="00CB44C6" w:rsidRDefault="00CB44C6">
      <w:pPr>
        <w:pStyle w:val="CommentText"/>
      </w:pPr>
      <w:r>
        <w:rPr>
          <w:rStyle w:val="CommentReference"/>
        </w:rPr>
        <w:annotationRef/>
      </w:r>
      <w:r>
        <w:t>cite</w:t>
      </w:r>
    </w:p>
  </w:comment>
  <w:comment w:id="522" w:author="Microsoft Office User" w:date="2017-02-13T11:30:00Z" w:initials="Office">
    <w:p w14:paraId="2F100FB1" w14:textId="50C79851" w:rsidR="00CB44C6" w:rsidRDefault="00CB44C6">
      <w:pPr>
        <w:pStyle w:val="CommentText"/>
      </w:pPr>
      <w:r>
        <w:rPr>
          <w:rStyle w:val="CommentReference"/>
        </w:rPr>
        <w:annotationRef/>
      </w:r>
      <w:r>
        <w:t>cite</w:t>
      </w:r>
    </w:p>
  </w:comment>
  <w:comment w:id="523" w:author="Microsoft Office User" w:date="2017-02-13T11:30:00Z" w:initials="Office">
    <w:p w14:paraId="142B478D" w14:textId="3EED8096" w:rsidR="00CB44C6" w:rsidRDefault="00CB44C6">
      <w:pPr>
        <w:pStyle w:val="CommentText"/>
      </w:pPr>
      <w:r>
        <w:rPr>
          <w:rStyle w:val="CommentReference"/>
        </w:rPr>
        <w:annotationRef/>
      </w:r>
      <w:r>
        <w:t>cite</w:t>
      </w:r>
    </w:p>
  </w:comment>
  <w:comment w:id="524" w:author="Microsoft Office User" w:date="2017-02-13T11:30:00Z" w:initials="Office">
    <w:p w14:paraId="386AD767" w14:textId="3E29FA21" w:rsidR="00CB44C6" w:rsidRDefault="00CB44C6">
      <w:pPr>
        <w:pStyle w:val="CommentText"/>
      </w:pPr>
      <w:r>
        <w:rPr>
          <w:rStyle w:val="CommentReference"/>
        </w:rPr>
        <w:annotationRef/>
      </w:r>
      <w:r>
        <w:t>cite</w:t>
      </w:r>
    </w:p>
  </w:comment>
  <w:comment w:id="525" w:author="Dave Bridges" w:date="2017-02-15T14:23:00Z" w:initials="DB">
    <w:p w14:paraId="0D8EE7F7" w14:textId="5BB940AD" w:rsidR="00AE79F4" w:rsidRDefault="00AE79F4">
      <w:pPr>
        <w:pStyle w:val="CommentText"/>
      </w:pPr>
      <w:r>
        <w:rPr>
          <w:rStyle w:val="CommentReference"/>
        </w:rPr>
        <w:annotationRef/>
      </w:r>
      <w:r>
        <w:t>ref needed</w:t>
      </w:r>
    </w:p>
  </w:comment>
  <w:comment w:id="543" w:author="Microsoft Office User" w:date="2017-07-18T13:02:00Z" w:initials="Office">
    <w:p w14:paraId="36BFD7C7" w14:textId="529411AB" w:rsidR="005104B1" w:rsidRDefault="005104B1">
      <w:pPr>
        <w:pStyle w:val="CommentText"/>
      </w:pPr>
      <w:r>
        <w:rPr>
          <w:rStyle w:val="CommentReference"/>
        </w:rPr>
        <w:annotationRef/>
      </w:r>
      <w:r>
        <w:t>cite</w:t>
      </w:r>
    </w:p>
  </w:comment>
  <w:comment w:id="551"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5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59" w:author="Microsoft Office User" w:date="2017-02-13T12:31:00Z" w:initials="Office">
    <w:p w14:paraId="3B314F38" w14:textId="68350A56" w:rsidR="00012271" w:rsidRDefault="00012271">
      <w:pPr>
        <w:pStyle w:val="CommentText"/>
      </w:pPr>
      <w:r>
        <w:rPr>
          <w:rStyle w:val="CommentReference"/>
        </w:rPr>
        <w:annotationRef/>
      </w:r>
      <w:r>
        <w:t>cite</w:t>
      </w:r>
    </w:p>
  </w:comment>
  <w:comment w:id="560" w:author="Microsoft Office User" w:date="2017-02-13T12:27:00Z" w:initials="Office">
    <w:p w14:paraId="4053D1AD" w14:textId="097E527A" w:rsidR="00372758" w:rsidRDefault="00372758">
      <w:pPr>
        <w:pStyle w:val="CommentText"/>
      </w:pPr>
      <w:r>
        <w:rPr>
          <w:rStyle w:val="CommentReference"/>
        </w:rPr>
        <w:annotationRef/>
      </w:r>
      <w:r>
        <w:t>cite</w:t>
      </w:r>
    </w:p>
  </w:comment>
  <w:comment w:id="563" w:author="Microsoft Office User" w:date="2017-02-13T12:27:00Z" w:initials="Office">
    <w:p w14:paraId="4E2ED7EE" w14:textId="0E598F97" w:rsidR="00372758" w:rsidRDefault="00372758">
      <w:pPr>
        <w:pStyle w:val="CommentText"/>
      </w:pPr>
      <w:r>
        <w:rPr>
          <w:rStyle w:val="CommentReference"/>
        </w:rPr>
        <w:annotationRef/>
      </w:r>
      <w:r>
        <w:t>cite</w:t>
      </w:r>
    </w:p>
  </w:comment>
  <w:comment w:id="56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72" w:author="Microsoft Office User" w:date="2017-07-18T13:31:00Z" w:initials="Office">
    <w:p w14:paraId="7F3E8D58" w14:textId="1D06F01A" w:rsidR="001052AC" w:rsidRDefault="001052AC">
      <w:pPr>
        <w:pStyle w:val="CommentText"/>
      </w:pPr>
      <w:r>
        <w:rPr>
          <w:rStyle w:val="CommentReference"/>
        </w:rPr>
        <w:annotationRef/>
      </w:r>
      <w:r>
        <w:t>cite</w:t>
      </w:r>
    </w:p>
  </w:comment>
  <w:comment w:id="575" w:author="Dave Bridges" w:date="2017-02-15T14:27:00Z" w:initials="DB">
    <w:p w14:paraId="12D03912" w14:textId="35E719DD" w:rsidR="00AE79F4" w:rsidRDefault="00AE79F4">
      <w:pPr>
        <w:pStyle w:val="CommentText"/>
      </w:pPr>
      <w:r>
        <w:rPr>
          <w:rStyle w:val="CommentReference"/>
        </w:rPr>
        <w:annotationRef/>
      </w:r>
      <w:r>
        <w:t>Shulman papers</w:t>
      </w:r>
    </w:p>
  </w:comment>
  <w:comment w:id="576" w:author="Microsoft Office User" w:date="2017-02-13T12:57:00Z" w:initials="Office">
    <w:p w14:paraId="092098D1" w14:textId="2614A52D" w:rsidR="00A04798" w:rsidRDefault="00A04798">
      <w:pPr>
        <w:pStyle w:val="CommentText"/>
      </w:pPr>
      <w:r>
        <w:rPr>
          <w:rStyle w:val="CommentReference"/>
        </w:rPr>
        <w:annotationRef/>
      </w:r>
      <w:r>
        <w:t>cite</w:t>
      </w:r>
    </w:p>
  </w:comment>
  <w:comment w:id="57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04C3"/>
    <w:rsid w:val="0007658D"/>
    <w:rsid w:val="00080C82"/>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A5F27"/>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3656B"/>
    <w:rsid w:val="005370ED"/>
    <w:rsid w:val="00537182"/>
    <w:rsid w:val="00541DF0"/>
    <w:rsid w:val="00546DA6"/>
    <w:rsid w:val="005647A8"/>
    <w:rsid w:val="00567887"/>
    <w:rsid w:val="005825E1"/>
    <w:rsid w:val="00590287"/>
    <w:rsid w:val="005920A2"/>
    <w:rsid w:val="00594709"/>
    <w:rsid w:val="005A56DF"/>
    <w:rsid w:val="005A6A0D"/>
    <w:rsid w:val="005B3B55"/>
    <w:rsid w:val="005B3CB7"/>
    <w:rsid w:val="005B74E1"/>
    <w:rsid w:val="005C652C"/>
    <w:rsid w:val="005D752F"/>
    <w:rsid w:val="005E61F3"/>
    <w:rsid w:val="005F037C"/>
    <w:rsid w:val="00600D9E"/>
    <w:rsid w:val="00603402"/>
    <w:rsid w:val="006066A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702B59"/>
    <w:rsid w:val="00703169"/>
    <w:rsid w:val="00706144"/>
    <w:rsid w:val="007069CE"/>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C19E1"/>
    <w:rsid w:val="00AE15B3"/>
    <w:rsid w:val="00AE40D4"/>
    <w:rsid w:val="00AE5032"/>
    <w:rsid w:val="00AE79F4"/>
    <w:rsid w:val="00AF03AD"/>
    <w:rsid w:val="00AF45C9"/>
    <w:rsid w:val="00AF499F"/>
    <w:rsid w:val="00B02A62"/>
    <w:rsid w:val="00B06214"/>
    <w:rsid w:val="00B06A76"/>
    <w:rsid w:val="00B21E33"/>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4D79"/>
    <w:rsid w:val="00CF5A89"/>
    <w:rsid w:val="00D1071D"/>
    <w:rsid w:val="00D24DAD"/>
    <w:rsid w:val="00D32519"/>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1</TotalTime>
  <Pages>9</Pages>
  <Words>7375</Words>
  <Characters>42039</Characters>
  <Application>Microsoft Macintosh Word</Application>
  <DocSecurity>0</DocSecurity>
  <Lines>350</Lines>
  <Paragraphs>9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9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2</cp:revision>
  <dcterms:created xsi:type="dcterms:W3CDTF">2016-09-21T15:11:00Z</dcterms:created>
  <dcterms:modified xsi:type="dcterms:W3CDTF">2017-07-1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